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77777777" w:rsidR="0005119C" w:rsidRDefault="0005119C" w:rsidP="0005119C">
            <w:pPr>
              <w:ind w:firstLine="0"/>
            </w:pPr>
            <w:r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0746150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A4783F">
              <w:rPr>
                <w:b/>
              </w:rPr>
              <w:t>2</w:t>
            </w:r>
            <w:r w:rsidRPr="00781907">
              <w:rPr>
                <w:b/>
              </w:rPr>
              <w:t xml:space="preserve"> due </w:t>
            </w:r>
            <w:r w:rsidR="00A4783F">
              <w:rPr>
                <w:b/>
              </w:rPr>
              <w:t>06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4B9A2C77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vsm/iNAQAALwMAAA4AAABkcnMvZTJvRG9jLnhtbJxSQW7bMBC8F+gf&#10;iL3XkhzLiQTLOdQokEMTH5oHsBRpERW5wpK2nN93JVuxk6AokIuwy6GGMzu7uj+6Vhw0BYu+gmyW&#10;gtBeYW39roLnXz++3YEIUfpatuh1BS86wP3665dV35V6jg22tSbBJD6UfVdBE2NXJklQjXYyzLDT&#10;nkGD5GTklnZJTbJndtcm8zRdJj1S3REqHQKfbk4grEd+Y7SKT8YEHUVbweJmzvLiVBAXRXYD4jcX&#10;t4sckvVKljuSXWPVWZL8hCInrWcBr1QbGaXYk/1A5awiDGjiTKFL0Bir9OiHnWXpO2cP/s/gKluo&#10;PZUKfdQ+biXFaXYj8JknXMsT6H9izenIfUQ4M/J4/h/GSfQG1d6xnlMipFsZeR1CY7sAgkpbV0AP&#10;dXbR7w/fLw62dPH1eNiSGO4XOQgvHWti44I7Dmcy//j2b0aSM/Qv3qMhNyTCcsWxAt6Cl+E7Bq6P&#10;USg+zPO7bJkWIBRjeXFbLMcLE/WJYuquAuDX30R93Q/KrvZ8/Rc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EiiBxfkAAAACQEAAA8AAABkcnMvZG93bnJldi54bWxMj01PwzAM&#10;hu9I/IfISFzQllJY2UrTCSHtwIFJ6/jazWtMW9E4pUm3wq8nnOBkWX70+nmz5WhacaDeNZYVXE4j&#10;EMSl1Q1XCp62q8kchPPIGlvLpOCLHCzz05MMU22PvKFD4SsRQtilqKD2vkuldGVNBt3UdsTh9m57&#10;gz6sfSV1j8cQbloZR1EiDTYcPtTY0X1N5UcxGAWz59VnkzzG+DC8vhXf2936Zbe5UOr8bLy7BeFp&#10;9H8w/OoHdciD094OrJ1oFUwWSSDDvJpdgwjA/CZagNgrSKIYZJ7J/w3yHwAAAP//AwBQSwMEFAAG&#10;AAgAAAAhADY2J8H5wwAA4N0CABAAAABkcnMvaW5rL2luazEueG1stH1dj2NHcuX7AvsfiNqHeWm2&#10;yMuvomDJ2AcPsMAubKy9gP0oSzVSw1Jr0N0azfz7PSfinIi85CWrWqpBS8VkZnxH5Fdk3st/+Me/&#10;/vTj6i9PHz6++/n9Vw/bt5uH1dP7b3/+7t377796+H//9sf148Pq46dv3n/3zY8/v3/66uFvTx8f&#10;/vHr//7f/uHd+//66ccv8XcFCu8/svTTj189/PDp05+//OKLX3/99e2vu7c/f/j+i2mz2X3xv97/&#10;1//53w9fC+u7pz+9e//uE1h+dNW3P7//9PTXTyT25bvvvnr49tNfNwUP2v/68y8fvn2qZtZ8+LYh&#10;Pn345tunP/784advPhXFH755//7px9X7b36C3P/+sPr0tz+j8A58vn/68LD66R0UXk9vt/vT/vGf&#10;zqj45q9fPQzff4GIHyHJTw9fLNP8j78DzT9e06RYu+l0PD2sJNJ3T3+5JdM//88bBI7wbKF/fxP9&#10;n5bRz1fYX4TDv7xt+H/58POfnz58evfUPk6PqOFvq2/zezgnvfTh6ePPP/7CwHhY/eWbH3+Bv7ab&#10;TfPefrHgjWt6cMyr0oNTbtIbhVvyy7V0dNFNchfqfvd07aoFivDaZ1KU++QCkQxfqaX6nGP/07uf&#10;njAS/PTn6oSfPkJ5Vv/rpw8xXkyb7eN6s1tvDv82TV/uN19Oh7eb/ZbBZn7ZzU3zPz/88vGHovef&#10;H7pDR0tpmsr9+u67Tz9UYGzebqZDxfQYF0u4Pzy9+/6HT3eRJWJgl8ALQ1WE/EoD1v99+tNXD/8j&#10;RqtVYGZFqDLtN4+r3eNh9bjZTavNavPmDxv82z5O/HzzMD1sHqYz/mzerNG+hvkCKv5Gac1iVgI9&#10;vm3eXDSjAZT598WAidK0SVjEoykofgYbgb5Zb5PKTJ6m7UY1pxQSm3VoD0rUUOLMUMxGjbe5LAMW&#10;v/XWBtiujgcpu13vVUsxjlEb+hzPUZ5W+HdI6PVudRpgjutpm/6lMsfHgI/iScXN6mTumxHglPqy&#10;bSwmMYixng7iDlHOCbzerU/r6XEfpGUxmGJme/nhDT+F1ZAwn6xLGSWBDY1AihpQBJTggsoCoMlE&#10;O5QYkEcfmQzrRKWYNBwbRZCfC4BqbaktIIUdKT4DqObATjbxt9yWrmLzerIr4KDypUULuNB6KBVv&#10;GRKOIWIgdwmNBsTnXYLCBQVjoOYuxgvhXizBC+lZy+cklRXY319K+aVwd2018L0LN+hxBUcaafsU&#10;iQAx9gYSS0uirj0koPMHxml1Xk2n7MLr4/q8njQ+AHtRzHa46DecrXiz+7U+Ji27A2OmhZu7T0pZ&#10;kjbkTNsRI8ocASRhYxgVZFrsbpZ8z8oPMuYHHh7E14fVfrV9TPsf1vv1tk1pzYUWHFw3p9aOHkqp&#10;EaVPDZ6V/jNop7xL9k1eESatMCVIcYAoaZaQJcFM0+fgZJ3sj5ZrWm33GatYl3hqxAyoUD6ujusc&#10;EBG+x7XnywmwmlxHOSXVGDpwlKfM3fqYqrFqm51iwhS702S7X+9Xu7AHae49Ip/X27KInIao2K13&#10;WQuh1ztN4zt0u0NWM3KSGC1alpSNZmEeCLRkQs1sSmQxFRE0Gy4g3Qzsgcsk+8JmEo4Ty9TjQ0o5&#10;Ii05fhBXxFueqEgy+Gve+Kw6TWUnuGp9tDl3thArDApryglc/uzkcXj4IBpWDiqTQeKRp/iyIis7&#10;HqIpK+mNLOHD6KjoSqM/U0mzNiGhk3ZVmiYr7ldGKxWaVuf1PoNly9Vfmuq0wqJeVjmhExzSpest&#10;Qn9aHzSog4ikaNEgTSlWorVdZpIZklRS3AZsilBl6G/Ya0C5cRUmKqhLxtEsggR07byZ9JOOSzJJ&#10;0tEXYIdBULldIVDEG71LNrPkAWAkO5zck83NklHmUqbIs2grLeAlOyyYP7qnYyw4pHxLys8FCbaL&#10;85gEgsDmGLJfy9mAdNCUwYKxbYW9IA0bRtA4icENI5IFhSGnFAChtFaHG8iZMeW78tKgh80ccElw&#10;aG3D36d3txVUs13qhGYtVgttWWbGmkWmVVnEmfcaDd57jEAaNRGFp5VHekUkWbXw67PnD04wYYc3&#10;AHTPgSjrg7u5rDR6eC6qdCZciJvbpOz1mKnWmnI4l2Vxj/VJ8oSrTf7o8htMmWrmAFKgmCgyEMJq&#10;RhsNVLS6sq3f2kNeAbw5Yq0kSc4pXMRitc8VtVRlx4FSQzbLwc3NUoIHnyK03LykT6GMbJYAq25X&#10;2mApYstihS1tptUjRml+eYOhW4JgMJm0mgE6dFNvxLpms9JyogVo07ZyXWpnWHY60OUYtgJ4GP3c&#10;CMC2a9sISxo7sJtdReKle8t4A9B0RnmEzoC/bv5dtFuc5rdEcGx9mQgjhuVvbvNAdAxskDXZKg1H&#10;nF0mVjbonbXOXZ3T8xtM8dtJG/6c2IMNR1OvhVGxPgkzxhKjYk2lIgXZdPV2K5Y09bmoe4lF2p5E&#10;QXAo7sMqdLRXv1HMMQe2WO9FjNOfp2HUWkOMK7uzoFfYIG0zReWcbOQznZF9aXIz8r7//Kc/fXz6&#10;hEOTze74dnc6PD58vTuj90xnbHQ3h7RO5jxPx8x5Itn5AI0j6UmbbnNGZLGtiaHPGtFR1mPojLBP&#10;G+UgTkGvDY4Fm2F6V4JR4fDoaiLgX7hVde4GYe2Gcyk+s0dnFyRcdpxFKgkUTOB0oywyUf8bBguQ&#10;FkZ8pAyzbmqCgwwDiin2aNAUW2zSEB1ySC76hKYM4m5eTxlHseveade95Q5c+yvaF9vBjHpscta7&#10;Ck6yxD/aSSVTRuXI2uIk28CZaV10Wtrfh2J5ZoYqLjYjeMgQ0mSmiySIuparMKxLxIvtIDphEdl9&#10;4IGVoyphsJ3SypzT1koKY62BKSphYheuzoSa9bGHptrCYPjIrkQA0Y45cq9lKdzoxTtBtFSCL3Ph&#10;ACdhMePREglpd1Js/7fusXA+ljEJxCVQRkKMSuFJ7Hz1JdROQEzJYHbQxIx1isex9SOgpQD3G9I2&#10;pnCtq0PMYbhc7RSiGOm0S6XntMKDKprqkanHMJ8BiVkgeQPVYyxwuBpI89ItYJSOO8BMmh0i+5E6&#10;QDpEe5IBw2klY4fU66OEwu7I2RIkriQKg0OhFexKKjPvZoBlJWJMKPkROGxSM+UVHaOwQpVqVAQb&#10;0K3GjX5pbOhuivg0SnOpYL7RmhhpSAkbVZThLgpYiLHBrlDK6iQ8V6qQZZkL3NIJGi1KKEXvkqFc&#10;EpGfQqm6Vu8C8FLYC+NYnjK8mECF4JLt+CvelhHtFMJidDNsIxyDLhMSxi0+rc9FEF4SJztJUQy7&#10;jlJL8lasm9Gm1mfqisogNvOHlYbYYumnjnmO9X2GS7uKAJrYMCqszxoOmfPyUMuqHsqcCWONZz5q&#10;85gjYmim5AOrTznORLWy/jDM2meCUFTDNSBQzrCAeE5agMlagyPaPIpHMYeVKAoNAL0bxr5GiyPM&#10;JuuDdjbQH4MZFmn494qrwD2O+0+b3fnh6/0WKu82HNW3mxQxloHTjgfgOPrmMnDHP7l/8cqYcm3T&#10;WJFrTosjFaw1Ovd0nvFYxiFs+jJMW6lhJFo8NcEnZfy2OPlkNYNAOTuaY0qOTPdpm4jCqk9esRfT&#10;3EaO3kSw2Fw8l7BWy/EALjbYeCqXCJbtYxQ1jsHdOoyOncjRymDSOXjBvN4fMAHL/UEfxIa1VXcG&#10;dh/qluNsloDgSn3OmmcoSXw2UtzlN9JeAHS3BsNmTZyEHc6sW4rbOFrQAFedljSDLqmL5AWh6+Yw&#10;CgSiGMY2z8GmUXWNHTWyX7aCnlgHxbR5jzeQx5LlJ5GLM1Ddmn672YpRIfzKpcdKuxosCn20wjVh&#10;hg67jYam6PvqNCxrc0mOmZN6w5hyUpsQOrNg5i3zKG+w4MENhGQNWSVt245VV5WjWjbyiwEbOeja&#10;B+ZCa9vyS3VshxOeM7KGFgBilDl5nMUI8LhWugAL8ZUGVMiOlW7GH5O4NeGIGagEU5mJH1HsStUA&#10;0OITJ0VFqZs7fpt2180xaliTwyEjJkM5HKCyBCTG+VgIxOWr163IICikHpEpU84c4YXVbMBSplzu&#10;sjRpbIdKmFsM0OkIRFRSA/CsmOKwttIw82LyIF2t5gN2KG81lbF+SBB46iZmbUIwB2g4hSaoH3iC&#10;TBjs9WbB3fbx8e15/3jELHiAfXbYC5/2nQuZ/rA9jrmQ7XZf06COATa4HbD3mSBSyvvJGZDd+izT&#10;oSduz4MnfLCIbrDzugK6njShwUzeXjGEKjWEGSqDgACecwBQh5MIDZ3OEg832tLLCC4k0+xGbGl2&#10;OhJDUMD/lhfGtryY0jI0OfgdPKNho1qBta4rUJioFcZQwWutcKnY04tmjmKT6GSD2WFgcGxOGBt3&#10;3tBhaefbPUE09Foej8Atgzs+shh/hVPt7FwFKQh2Y6GTTzarJoaI6pFoUo8kYKpHgsImZmEXRTNs&#10;irSv4O5jtFzkAtjcNpD5LO1DtkXQpAtFQuV4pda5HYyyIA0JJ+kECtZgbxR8lmCqi49LcfjddBJO&#10;pk0rcqTLMI/LcyriLID8UvKFUhAknaLoQhAPVJRQeQ05WMVIQ2KPmWgxZEcq9KybCWTsWeXM2SYk&#10;KpTNSLhWmhHFysyFPEtniXbXta6eSYK0NWjAwQCtVcm1SKZRZrRt58VmNc6EGLC7GV0LTOM7L9vu&#10;MNrlqIEMExNFaHlz5pSnseSlorbVjUELuwyr2zSuYnNbZKG0THEBkGRScGZj17rJirpasfFoWes7&#10;aIZAq2nViC1fB80onmqHDA30sEqN0nVUM1UdcNp1o3K2COyBmxZUkJHrdWqTbGu2xiiZS1nG9Ein&#10;TEOU1BqEw7doRjogsWaeIij+QRwrOETSkjhdx3WFsFtD1QRFtw4ydnOjjM0uzwaYYgOOlnLgvYQz&#10;8KnmVrFbRzObNPfBAUEhhiI6kmMJG2InioN8oNIByewi2LMVJNUqRrDRMjJqjeIdzCNixR35BN/6&#10;7gRmd69zeffLmeI6+k2OVOcNu8KVuzAQoDbnBrYmX2Il5jyoVBcRkpCQVJW0WNaF7YIliFRr62TS&#10;/DRGwT1XJw1GygPfa26DBIZr5QLcIkhs9o5rMmWPQc27cKSRlF1glwBKDrXhrLAReiVudUQROOI8&#10;4qBJIlYza0psocT3pNi8AajmdgoBE5n0qln4EbrZjL9qzY8gvqS/hJnHMwCFLcp/72ZcIvK6HlvX&#10;CZv1tCozZu4uuGqCjWFNgtDILRhZ4JvsCIN5BwPZam3TaLStpOUsfJ5DsfHxmWRYsNWq8hZDAcaH&#10;pChxA3mxMgIhunWW4q/ihh9RlBAM2ZTMzlNzAcrHvw1wZJ3KgE4HUzcvcbnfanIk6PKgy33kJXZy&#10;b9jh8wku2Kv1NDnKCtaecbhA8BVj5CVWPkxjXkL1gxrYgXpjjCG9tqJKEHI50JtV7JAd6DgAOGi3&#10;jFUzMmfa0e65o800BuYHznzn3Jzi0AAX93VhGVScswUekkc+nUSaduqpC8/uKLyJ4OMCTFy4LxHh&#10;xiBzsgILOV0C41C0duYXxdp5F1M0V0q7V320ZwmPYiWY5deYdauvg0TdOkExh2d2w3ruCTzGvfuQ&#10;3fHgwRA76eiDKfxp6zuPzEFup1dPt5z3b4/7xz1unmxg2gMW9seTbpLkzZPzYx85wEWVbGkbrpQ1&#10;ogemzkcgeZ+xEcNmxhFOeGEuuTD089k5v9T1ocHSGEqV7IDtnD7h0OZsCByUozN9PDlyUdT0CKGc&#10;ZaQ4KRLNXNbHl43WuFGfkcTitkMJX2Ab/MOwjNvwlUo74fZ9M+0bUhDWubtWgfhJY1ZKe6CF8UYO&#10;s9YljDt1SSOoBLXfTK9keQ2pljS6K6lkh/QB9ncXZknAG3WXslyIesc3NwjexRgeflKS8oJfioO/&#10;8pPNOnP8Bc4lRzYnHWKLUABR5GGOXybuWvqK/4iD/+/SKRxxvieuKHKMFu34vJDsLkUI4309Dh4w&#10;L7jHcyzRF4wja2WaHwkTvJgpHkYeGeU39FFLH1JbfpFDXTSnejBhKWp+A3YbTFSMHbCQrIgDyWpy&#10;w5sKoaD82ZvYsvlm1JGPayQJJNiQEsmhEvGHLWqdE0MwjX2UCLw8IeOYF/NTjnlYQHu6RbVzh2Cs&#10;YxDezVctD0yUn+eNIsmI5m1N79g6O6sBAHgjh37OGEpu43xp7VUFlZcZx4CQQedWpoNhPAVqmLFM&#10;TxckHZNBOypMaDBj7MS8qOJ99a0OCHCVD7eVcv7C1Ne3NYMw6Zl29pwUR40pTlQlZ0nLVU0/8rVX&#10;6sfSzogOoZDIQbN4SkFUigtL1Togh9XCUrR/2qwILmLATjnjM+6A4+shCJmabcnA/oYhknGMNWZh&#10;M81YXMEZlaqndKFmCdi0g6PFX3s+x8pWNzFBCZfnlEsDnOWwEwYzVSAMNMt0kltiSGAiJ8FuRo0X&#10;o3iMrRYqJ14C9QJH0IvbQZAuu7Es3a5RojGbl8wxN6EEjo9LnJHQYIM64ETP17jZvqCIFk2uzFk9&#10;7BlOU7PlGAJylGJgaFuCRECMMUxiSZBNV83tCLSptYWNiktx0Cy1oiXMjBubDGaFOeaIg85+xZHh&#10;WPSxC8LrDwIPyTWMj7k65ebIyTjk3FwdeCetHzFuaCnJIccrUsxK2Lu5jxFVMkNhX66k8rqJwOJw&#10;rOhNBat1DZXF7dAdMUVWRxgesMLGxnKhmLMLUXUoHAaXjKwe1uaaT4CCMVFLmfgyZRbl9c6QMeQe&#10;3j5uNrxPv8P8tIMRHrfjrmba7XtXc/SeBpcWNF1yJTA8PeYpJ7SrJ+GgXZ/D1qE4XKSJM2aIU/aG&#10;6AIeWUCm7hfjrlWGAqNSzmLR3kfxMYVirSY5RthWccNQ39bxNbdA6TbCyFVwhE+kiegHURllk++6&#10;hbPSswBxmIFI+ZsjTW/FZJ0YwIwWh0QQMyazGsDAsqPAN7ootc/ZCZAmC8VlPQrd19BWilIsBPj2&#10;jjQqLzpXCJbd+2YGEgke5JGdxuomDcnbcOoLXIY4uNET6pYzpKMs43QIKaOK3XqhWSPODOXldSPl&#10;4BPLwWQ5X9BZrhKmmTDGUmoUPF7hHqGTILyz4qdw+aiddvA82dIigu7WEABX47achvIzTKPRgGkI&#10;ZTkA2vCDGOzgFCTH+Cziqyr5fWhOgVHxYpxATjsLhzSSZHuGklWzUTCSerEJ/ZFZqjnWoPhMSiFX&#10;aHGDplkOiicRKW6KJdstQDKhOmUCMkwhrEI2CxBNoh0f1+JK9PkUu4gTuCA+ixxD8jOJjxZIIYiz&#10;JAb67qB3KpYVoaP4UR3XzqW0QDealzWTXWbGMiHO0G7HCkuTOKK57jtyp5EjcEAG9OAM4mcdPpPW&#10;83FtUcauCylMRzKBThFHo4hTRwEWmQC7LdkSMngUQWsA0qpTGxzx20jLpBDJG2aO2p3ydFoZQtQm&#10;jc/2agJBCd1P8x6vAXqGwxM5GTRY/2KTk9MN8fDfJlvmRpMg0ouBlTVRsgX4mdZzYRaBbRZaXmZO&#10;QyUZMbFFUUnFBXgXpeUiZ6G0OPL0TBoCiiEBNQIP2K2gQRlmoj2qr/IYrqPcbqaMpYvI5Ac5UdVq&#10;bqWNHICJvUh7Afn1ac8p5rcIBKs1yr1UF9osYtzU7/PIkMElxk3St6VZIrNYZ4swMl7O+FLCECSC&#10;4BYTY4zh57rR6EFp0cCLlNta7nOhyG+mMvTW8gMvNHnljQRULbKjw0W/x3LWANBl47UClv1d9OaN&#10;WDWKYZ2eosIsikZ82BGwT1daHDRWZcCCwGyUMaAb2VzU2ZhmZ5UINceosCq4UpvCYV24UlqPxyJ6&#10;wpmZu/UpB15sYHBbxCMQdhZYBOY3UBCXoFUxkpQlDES0MGlPgqVaKiWNq0pXwwChVRBKlBl68zbG&#10;vNm1F8GTUlABhyqexQwhkLmrnQFWh2ttpQCYpOYzttjHCJk0CSVIViR5qZBK6MuQzGFNAiZmCIIq&#10;0eHnUjPBQBLsDDjSGdgYcJDMFCXrzGhkJ4qjhYIb+S22fi47aTyTvw120ZqKhkx57YhhsSDiIIRb&#10;yyQzki+ySGOAl+ilDEQfIyobo66dv2jiJnPdLAODTGsXjNP53dylZwCB2AylThJPkkxJbf18HpNP&#10;9cQdiqEkpfRVc2ahohKQq8fsLpGBT1AMJZXIwpobj84oKQC62nYzGa6xhDT8TEUktcQO41Du/rmP&#10;8GlXrCw3HoWoFZ4RCASqVw9ZQDqnHGg3qU4VUt0AziIbrysHyAHdhkt6wRYeKOpjsyuBLeVxjoKF&#10;q443eCKy3a0r9QaL+nELvMLNF+5ABKcZzqgc1kp1NM/2v6SYRyMlLOOoGLpGZSOHsDJH6ZMaBGTj&#10;DJWNjubyN3ZT/Zw6FTaBxFxef6LNTgAlQRIzsVmhSlZl5ajwYmtt5E6IYGUv8ZS644KMev7SbQMG&#10;scYVqpfxF6UqOieCWudTWdz2Ux4+qyLedqNtC4XWo48sDk+xrvSCB1b70VVyw20P/MXjU6A+6Qkd&#10;wPhJqjCK03uorjULryQQj7DO2URZNkD1cC8j9Qpifqsf8bwHQ7EV8MtYSK1JeGKkFZzFQ3G770sh&#10;sFn28NdL6yLgjqe3h815evh6e0Su9IjrHoejMqx5W2Ua8rrbkxO7PmaCVX0uCT+hm9FfuWfUY66s&#10;0GEQi7rdFJGoBwRhiZVYMgZrBYXsbQVMryYRUOkDWBWRUS83RseW92jZSQsu0Ot8K76UbRG3lavC&#10;+OfhAcWkTgGdd6ZmGnI5DkpHPtS49+O0EV/pb0L4qgpAeO6U3qf6os6d+96JYo70eFcNWjPenEnN&#10;fkSsXJk2PEb4nDp4QIxxnxbE0hA9FDej9IUfWVRnJ4SGhWAUjfNKYaCSjkjO+OsrYhhU8cBVEsXN&#10;WOcb4AdMP06vD4gmEVWJRvtlaYkXmozTkjagcUP8kC7Er9GsiVuIgDTJW+impM+kXiMUtUvfAP+w&#10;8mDBtHkqgqfp/MAfXqLmXo92TE0+oKJeUttScGhRHaUdrFKA8sDQ3Dh0SwLGRxZnBjBHNF1DNjpL&#10;ij1eYtD9Wy4t3ClwuKbVAWYiLjSAEtLjE6X4G6VsumjO+SErDTAs9lwVhCwySV6zceSEBS+bkRTT&#10;TIQPPHscDEFF4tIEidLioqTW+LikyEov27CyCLx4Lb6L6HxhOFoDMw0GwmSan6idk3Uz5EhA6qFK&#10;Vgi7RJ6paUBjkGfhgIjb+WnqVTmY0/iUzZCwQokRuHPRZaTg6Nk+4VPd5MfmohPNKYYIJklTFz9U&#10;tjcGkhIscFwNdS1lsLmkLvtd4Tjdh02632MBfFygzTGZg7jzoB0t5JQMzH4m6qIorclc/KRw4S1a&#10;jiTLYsQxR/OkyleAIdml8iYDksARR7K4RxLNWpXEfSylhvcIeY0BYZscGhgDSQtUB/qpBlvMaWiO&#10;qtRSzagRsunJrhpfMGbW+pz5ar9CYB4vyaoVTZK01HDs0vEQMkarmKeVWIPSiIwK045FLZuZvHEl&#10;38SY8y63F36QGaOn9yO8elWHyOLLEBeF+DAxN7OyOZQdB7aWKqFSk/Yyau+QHMwAwBRenKHdWAoi&#10;rDObCNmACCNldaCYn1EsK7BVNaNtgtmsHQVvWen+ONpxZOR1OhagqSJs6XvNmIvWvtKGJQgOm1MT&#10;hAguePj0lHVapvHmyFp7am6dfUgOd/p9AlyxyVcs6oc0MBqsNDSQNsRSaHLiw67Mi0MIpNUeV3i+&#10;8Eft0zigXQazg2BL1bEt4VgowGtkghWgsemTrMRfIZtdGN44A8NCIbxwnpGiAQM+OT5HconPsrwF&#10;OSOZE21EWYZBygrg27FldUaKRADKYBYZJQwUjdF8wxhCl2sCJ/QXTjeLNz5s9MaJypRDJgd6i0HZ&#10;tPLCfrpjmitrveEA1kBTGiIe0da2GjsDXzlBGOIaxmCr9JOkDXlthBzrFttjuHuz4/AVduMhrxR5&#10;Aw55gyGkj44XZLGtk/gMx8STYdE+K8lKrLuEy6ZkWs74DEBztpIhpJjPB3dfqAPHHRJCFgQElF5g&#10;hsAbKwrqt5wCoZ48wJ5UiMjcYwuZhmv3jpLbgN0aqKEraOpLzFlJk7bg/6GDmy8Uy2aACJCl8r5H&#10;eEZWAcrkWWFD8zO8OIohnPi4I0agBjqsJBx+JgorNMbTiEsGSt4jGZUveoeERKO5oKa5qDkqQpyE&#10;imJXEjuFwFkEJBM+FzedOMRr82uP7n0PEXXNCjh+ZQctW7e2oP5wYc2RQeB0CeR2V6ap6oH42lET&#10;wK/MAkC9vxIbDyU5mEtT3gd9CpPQNtMPr5gEOiIHhEdx8MQS7vAjhDDJnXe6tPSHNX8abDrqkaX1&#10;Dgkg5KoiDRSboxQTk6R/DYquHJJxldhm7iPnUj4856ezuCyflLfJybmSKGWvqPetP7pi8hkhv6Q/&#10;+TdLEX+XlR1CAV/Nws6PCpxsfgaHet7heEMM9xcGkdBBRGKQZPzjwFXNAYrqYek1I25AxlJJ3qK5&#10;shmCVgEuI79ICEa0+OHTnJfq7rMrXMpvMmPauOrMriz/vCYvw7UnR3qvXTdTk24e/Pn34xsmSyPg&#10;710DvrbCz9BTpLfqryiqdwcMlBz7wwRh9UU2aZhop5/SYIxHWYwVWXkhL75qtl7EyeYZS5OkM4xT&#10;nlFVzMzVDiiJISEYO9XKgppDXk241CKLN9QwUuiYgjSlGXlzp3AJiBqxjI9L7BlJY88gXUmFEntR&#10;SuKIEaEMebPSCpOqkuJMotcxC3Px4TDMr77eHwkgX5eGFLi4EiCx8c9AwkbUL/LA+s+PesWvQOnk&#10;B4vzcdmQcxgGM/1SAtbQmMQkPp/UyriIv5InGmNQcEkmjlhI1eV3IxtQJkKrjBkoyY4oyW1WEmoA&#10;VjN+AU6CIXnNuyzAZAKkl/wjTanTHoQYqiP14JDzmOStZn7PZsgrlGjMSjQv0QkqoYRxCGY6RgnM&#10;O5XiDDqgUrxLoFu87wtk5uSbvAkvnEFbcEyjIjLwL0GxnPG0xwcjDRGH/3VsGBEYFoCPsUlT4o6r&#10;Jy9oqY0ollX5PetSGHyNeFgUrQCbzoIOpdfMYzZlK4uSuLRglnAuhGsRqAtkykvUxPqZND9d92Jc&#10;GoESlDdwdOAXOPAAx9coYHPv+5h+8nsZwBJPtwUJUHisG/18WlO+gEg+N8dowYcwyZDvVRsfJJLk&#10;Ib/ItQFKsVlz6d22AGDqQ6ZRHhePqgL3aFM7jiowMOniGfe8yMT1SavOrFDp4ys6ZngPgB5GYqpM&#10;pgRrvfqRbDzIBss+D7cxieMjXBR1KSWAtciP8uRXXwRB7xxwZt7FcXfWU77T/OBjh7Dol0aiWIfA&#10;KGqjhtrhXkgfXa99iS/02mT3xV/sz7xBg+550v+KW7Jpd8bvl2z38RYJPFGDPeJxp3sIeSz/qGP5&#10;9fTA//KJK7gE8aaBmxL7eBrVSHamrvR3qY0pKvVg9/EBM/06BIR2c/Tb6CA9ZcUwUG6WZq7bTcht&#10;OaawS25j6XBh9A5YDy9P7RepYm8sPMTrTnmw2D320b2fyOLw4L046OkWFmvlbSpYD6WiGi8Ch0Ja&#10;STkDxHo9lkMBJz+TReOUNk69EV8AaEe5IrNSR6h1FonFDFJQnhW1WgC/o2KQ5IJkzt4paNdFU1aS&#10;VvzDvGCUG800AEAxEqBwiY0GNbPFgEWcI4BQCjm+i2JhE7cAjVIU1SYhrppDiLQRDgQw+vouBhZx&#10;yN5VV+S92VOFA65syDVcq2iCRVHdZY9TLrwMNgXlwNcuw0lXxhcmALCrCyHoKjhWsFkRveo4pJ+E&#10;uDj0I3hYSvbz+/3sWxmC9i5VB+ukcTkw8/m7kA+ZEz/TinBCv3IaCQUPVHgTr8c6pIa1XOBph1NY&#10;XLAhnUxXcxGnW0ghhSIUi1yns+Crks1+D8UlT0kOKPk15WbPKdwgkc0AM8GXo4jjQJE1SZDURJEi&#10;SIismQkxR0kph17RzeIWUQjaCg3c2cGmoeKE1wfzC17pp9m8EbvU0oWXUzyJmeJJEqCUGq0b4lHd&#10;H4s/cwc652ciclEknTuMgo4MUeam2V1nTq4CnbHZHuo6AgbVGA9L3aBHIbLtUh9p5kZyySqUhso2&#10;1v0SDBi9NxkKFiRjsZskI/KDz33RrltnkrlZOidDaaOUdfIz4CC4FQvPRP0N8xjXvT/Etlag4vb7&#10;xuV0l1wEn4KZjj5nGii6LvkZZZHOM5Uto+4CgTh20HYHD1LzQGUu3SLVptWCDq5v+y8BDvpWqDWc&#10;TEXN8UZVK8zDtTyoQYN+XI9yIpluECxiMKCTIm/4cGfPIoZUP7aN2jh4Dgg+4Biq5U82ZkdFfwUN&#10;jR94ySH3eLlNa1c7dkC7hV5ubu1evSSvDCIMcrU0LeGsucMxN7ChiyuRa0lxad2YsdDcUSBzo25G&#10;8q5AjdN0gH2NM2sW1mInpbMlJdJBQxAPEd1cpRBlHopxNyCowIy4CBbwg0Ubf1ZKtcMiibyoyQxF&#10;kt6vAzGRjg8JtmCkZ8nYfUGCXxYn5SbTcCmAUX6P2KJOznfIjJzNm/6WIZBx86US/gAcBqicaLk7&#10;xRu2I2LxA7QYBNTv8RZH5bxGyiWCWTCgXV4MLzSKwAA4q/Sw2eMfDqRzq8Mww8CV+yx+4ahyxwj3&#10;TbTUOpuOrklbNao56O7qQeNnmgfehdyWGaRoKzyHUvK0A0a7VrP53XJVATbDEWWhuQFb6xjio4Fe&#10;ikkADJcgBw3NZ7Bjj7M9fWEp6jEFcxFyUjmv8FEQBHLGLqY1hngI9IZTnMMKCWqdUDOAEPsek+/L&#10;YdFmVkOlNP6ccCgc7KPSmoNdZlIk02iVImX9UZ4iyLi5g9PWJ5AASTiJx6Wz3GpxfvIDUYCr5AeK&#10;MP6wxeKb27wN81ONTfGCjcIhuFGRwWgtWjscizsPP3HJxm9+A088IVA3EmzC1CeCTBw440hL6pha&#10;jvQHOFNJqKBiC/FTuN26wM3MQrFivIA8BzTnokiM/BJpeC2asB33L5/xd0QV8wygHLl5aFM/X8wN&#10;vrfEED+7BG2sG4CDuRkIm1SPf/vNOH6Agcj17BKB8R09h+R1XgQ8bPKbyZC/dIoIwM5DAHjS66jI&#10;sK6ZkJ4WiwA5+seMCHPwO6NgOSUD2LmxJVTPR72KuLmCwN0kIWz20d1z7f2a+cfNYYvngiY8F3RG&#10;rnCHGxqn+e/mbXwjZHpA+nGbb7HFCon31dJddJZfv8XgbOugf6WJWV3vQaQVPEXzBr8vkUDDU+U0&#10;aQZ1YMaQTAhLOaHByHOWhlsJL8Hhv8KDQkqA8u10/eNAgPcP69HVfvUsFvXIG6k3wvhbp/ToiI4J&#10;pTuR8YfixatkpFx1Q6hySuwF3mNEkJled0gwTF8DsC7cIdhUCR239apm5F8NC25Fy8sdxLa6HbQr&#10;36DSPy0Ora0cXLP1b3RT6esDAPrQXRDutUuxQ0w30kF+cVokpRTKQJMv6DfRxerLUlJs36jlb6H4&#10;MmS8YclaB7fZUCjV2HPZo/j/5eI1RZRpAzDNkYBXKEEiyBhMgFZVAENyhYAJPMx4N+lEAwGFchPQ&#10;gsdnCL6g4YhtgUFc1YM8WiiQDseYJK7fHmYlkolaCS+LBuKBReJWdmB4z/bUNHHD92FcrFA8auPg&#10;GV1NowAP3dTx41GE7IE4ZXP4YOjzJYcQNOM9ztr9xjiGVcYoenHEn1xoBWx6WZatgyo2Tre6BwGw&#10;42jW7Avm2BXufVB4wOFgDgl8vkJrNoyWUEWdlIs23UnlZfhamiCBKwdxGNJwFtqG7ci5VBFgS9Nw&#10;hEm4QQFVySKBNgTjS0k/C9dipWUjEiX0XVu3+Pd5gJYox4f1TL7hKOLj39y319IUhuBfzzKvoiek&#10;utYztE3llsUf1FQHwU+Yr/VeRjxt4QdZSEhTBvqgHvYGsncWMB4OwbNvdlaSMnkSQDx5eEbPTTdg&#10;+YP330s+/PBHHcOil/vElRdj1Q0ySGee6m7G0B20SQbz5jQBl91LlgoMEDcZFFWVnobaESX4m721&#10;4wDkjL040cw43oAMahw01RVbnRRWzI0NFTRoELHsOTZHeehPagsVywQzhuQxbyZO0hmkWCSESi+O&#10;uZPy4/e8haIxNmglh3iYwOs5TCl1lyUlSINLGjkr6q49HPRC6i7dEhXrjIwk2BhBqiNvrsk8I/DR&#10;LT3Gk9vB9DkOYnhXowyB0xit4dgVvKqCAXzIjI7juMckVctD/LqGX+BNaZMe1jNe5KEH1NKNs6+S&#10;TxDa98pY9EtEcHSZsxZ+/5VXAMIKFFVbIqay/IbVjqYO1TZYm/giki1h2d2mjUANAvP+Egh0lQkR&#10;MJHm4+uSc20Q98CBSUsos4lHikCd7Bx6M+MBbNVlY82twQUeQyI6hyLMwsiG6JF92A2+0ioc1u8f&#10;RcEKxLfvQdO//nbAAcDBr5NgtOz8llksS/scGQkDrcaxIvHNfeZtKgDBq7aH0MJ3jKBaxSWrdV2D&#10;nnQEQOv+LXbU+2kBMvJohQWD37tATFfDSjWKuVuQY20XANwbMewyZFSA6HdnXm9HiZ+YxY5ytzvv&#10;8KaJ/R6JDh6wP87vtJyH32KfHutVE549hqcmvMZi5JUZ0Muy70Mv3ABJbRg1wy0YvyCGQeURgV3r&#10;UfaGXLCaUTEPjhdThpeXyQ10mvfF7AK+WkSv+aUX9FSpgJdhASwGOq3sYvT2s6RoqnGeIiYkeBQB&#10;k+Xe01dOOaJ5YI5fSR6GK3MbqLkPUnZzaF53WsOuiUIFPw+ZAhTGb8YNI1uE19DpvlghZ7H7zVKD&#10;yW/GfVbjckSyiNj6XaZGNhsC83UieNWxeldEmNMMiIPhcSkPMohHP30b0ZFUuMF0NhVvysALebJz&#10;gQYzV7lAwN0LbJbCndy8jxrZ+PFJqdSIIgAVtouVQS41AY7sT5wk6aoZocbp0i1AUaRnkyIHIz/S&#10;zFtHevQJje6oyHbw6WXQjnWn7EJsZ37Zq4fHxJzuxAiFiUs3NpkA1CjBiUrgEBNznaljhe9EaMoJ&#10;lgoKloY6KTpYE3OqdMOW1BbmG2sClA4yjj5nJhzM1c1dWnRaN7eM7ecZQzF/RoWZEPdQmt+STZZb&#10;X0hvwUpL9Nqai3oummERZ1ZpGRu9bcwftYxvoyuxqIyOqdDM9pfa5BmntmRtAEaTV9tkrDzIkPjH&#10;2qtmNXacFCnnY37BheqoQonHJegTWrDjl4a8TAIaXookZQpcaEC8VQqJ2aqOMMDZS2N3ukH5DpUb&#10;GMEnpPo9uKICSU1FYXBT3+bbpcTFX9nAit8xWyN3ySKYTLRQ/RcI83m4AR2UL0T9PDJzAXNFiTrl&#10;Bm4yCTQO66O5inP6O0b9BLwQ8bOxjT8PQ/Em22RtMJrb5QElgMpkwqYsErxQxh6euswd6AE3aAu5&#10;4UAmNyWRwreu6NRar3OrpHMHcrySo+uiqYQrQEf6MuAoiFCIkGRYUXQGxavOgBC7kA1HtZcAkyNN&#10;vtTqOnxKlV7yAFN1L8cVBtZf3vzxlSc+euGjZzY034Hgy/ocNLe1pcHgufVKDnugeglfLTXotVy6&#10;MPlXGxIsEVNePmgn0jGeaxEZh6la8+FOXk4yfKqM121AcxgFwhxJrM2atgrIaIqSDQd0GRilgJTt&#10;Rnvm1BHhX3fGRerWwY2b6fCkiL8pyThnsjGbhzgQ7qVmdmsTQo2Xi3xjmQ6MedHb70iME1S/+Do5&#10;WU/1oZQpK8V4bpGqpN1ku0KS9HOa0jPkv4Ed1ezpMolIB4rZLJFBGw548Dec4ZHVTOYY4jF0gqJc&#10;VgfGggQjPUsq2sPIN3KzbwaNykbkairmps8Lu90VazQ1aJtiy2Xt2JatQ0ypcWZgAhmwPVFyR5Mc&#10;XpCgI4N9XnPwj56aHPFXdMwPon0eySREgXJm4PfcGbaQQTwBL4inQF0Z31vby+ZFKWc4IjXvPIKY&#10;azZAjjaIakC6ObyXCrFKEx3ahUQDJk7LgZJby2WAaTaFklUZD1coI5kBYwmOJgsqi2ItYFg9CLXQ&#10;alEZmVJuhHsGQ7Ik1CzW2VLGGqhY+vi8wnDroiyl+X3c+3wHa4gea1JSivnZohoZQr0Id8auPJKo&#10;N+0xapyyLrGLFmo1znhEvY0iwncYJy7+SjtLShSXh0EaiwckcnPKiPdROU3CB6WV4Aeez2SwqmCK&#10;iTLz1L+eysLjvX4SlAkYp0rNEOCLysqeaAakIF4CmXTH4dKcZoSWKgcLVnPzdl+itUqgttscUMse&#10;mEQlfPAGAa0zU7c0K44thasCx4DN8ZnmJSG7bkR2edSLkoa0bqQQLs8sOUBW+2iMal9GLxwUrONo&#10;oWpv2RcJtV3agE3xGefdoG0bdPMSFy/SYSE+p5Jma0DmRlyLKOAtYi3D0BHr5BIPE27rcJNPhdce&#10;wEZpinNxop2uS0stduU2CakkBgtCaYPOSUuV8ktYMbEbeU47UcxEQXMpYrKN8FpiHc1mI7URcqjW&#10;QTc3sn5akGUlsvmw2s5Xeqic7pJCpj5eBB2dDVGF+jUYgPimG/yFDLvGPfTZo/xCiSZnzfilrvjh&#10;bqyelWYPP2gHQcn1FmeUcHVyk7syom4VA6FqvZnLLysIXWvrgeuxwwJmV8/D4rTMozCo6yCaVuqU&#10;Wx1eYvTBMZbOT/mM1VbP277mIeN52rw9H/ErpdjL4tbJDvcM8cI0vWIgHpyfjsP77Hf7OmSs3/vE&#10;LjodT59t66dEcSWrHkaH5eq2Iw4xDQ7b6bwVFtBV1tgru4shF/noA1dkN09+Kp7G9kacw7UuvVGA&#10;8dKs3kpAT/g+MzB5CqjEJ1yMNvyb72vpEFYqjtmcYCihSVhsFmDTcRWxnwEEyWJjhiVPs14iI8xg&#10;EvKzFJKF2OxHFwo8QyXh5+qBxCKZYJh9O7lA+ytAVEQjSLJR4hRFVjn5QdF0M4Y7mnrNBkype1A8&#10;EkuuPO3xOwnwWiAsTLKbYZGCKwXZ/+mCdb93AYudunbiu7MAQO/yPgpDji7gghhIZnDweovO78AU&#10;lx3UoXnEU6dG0GJX93zrCJ0PcdQROmQfjq0UqWEvVVOzuhWNVy6E5wjgXxGA0n1QD44izbUexsgY&#10;oF5xSDjtDru303F3xphw2GL8mzBmbg+PeidUjAm7I19yuHnDweBh379x4UwZzVgDAcqlHm5s5IAK&#10;pZ3ZgL59360mWnrRg3VYCxjjYocRFJYiJZccJqoJDPWV52bb4hGFJMggFelqprfi3yAMZZU0ADfK&#10;ywGvxTY7dh/QkRBFm+x0043Tqq9u8Nq937jMHuEhkngiwVDSmIvafkCj7rVAl0IDNV+MQHW91eSw&#10;Ptu52DQ8Ov4hx9Tv41x53Ib4PlhFsUZ5mOyYl81eM3aP583bzWk6MXY3mNM5Y57P6sY5nU1D6O7y&#10;KQz6s6az8RGMimIODBpe+CNUStVGx0zDcsWISSaHFPb/qZcRMEBdisFtIz/T0JaG4RD3iQsy8Nam&#10;Mzt1FQYeN3mMARmD9H09zQDamBYVnBQn17ARqHuPsBC0e2D1VwSRDgM5qOzrIR48X2SxgDgMsFwT&#10;gxOnQ3TftAEQYTDV4yIef0k19cC1MTzYkHFHKYdXAXGEISEo7RdGQQQoVbbkw6h13QfLM8ODWb2X&#10;CPnybV30QhbYMY6DzVpLILCteY2h1LZ+BBYb4DQet7yqhVSQRYtSxGxNCerwktwjFXw3/Da7n8ng&#10;zKFORe/2pQ+U03Tg68dtCDHJ0xEMtasA7ZQvoD2pwXAH8WQ9ZsGw+Sv2qsdpe3673x/5m0cH/s77&#10;DkMBPjVRapV4HGaEXCXGpJxi8jfO60fIOInr6THaXwGGD195hQHy8kQMfj6WiTk7PUgbyRa8f+bp&#10;Bd1O96kjLKtLYwaWmVFf7zb0Q8O5lNHVarpVP4kW1vSdVtSvPV8jCkyP4pcjfFOFoeybP0QbZnTt&#10;erjIVcdiTCnrCa2zBCmxgEiRObV4xEAYObogPMJSSxJYy30Hq2TYI8OEZLBDFXsOYVqQwx5eJ5Ol&#10;1kpcGfvqJoFTL7CpwZE910uoYOGey0/2hJyosk+orvsJFA2VAlDowxK7kSG01gboegqEkEZDSxgp&#10;GIoeKIJ0ES82Y3NVNp9WYQRMuWc6NEqrwMxZao1UmbIFfOEBBpwQbRRogeTQ3DQHgdiesY7RDDsc&#10;z9l4g3w6HUZy/p8jFDqlVr+PsaMOGZoyyeF/MBjWEzOH2HpznJR80UuM8qRIsbX1ZvB5Fw6AYNjW&#10;I6DqBmRzbu15m0oac/DnA8WJxleQIrh9860xhlJyjSArylWHgqXmp4Sp0LFUYSZjD5WtysxMrSkA&#10;0j0QyO9LHQ1VLE0U7nAdq1LQwUdUTC9mZefThAeP4xrbMFhkX6XEqRLpDLTCPDlXZ/uiTDOUKzqi&#10;B9OE4bK92ZCFaBcdohSdUbcreZpOSJ1Iz1XGkgtsmcPjNM3SYETKk4RadNVcAlr0bm4DjQKh7NHe&#10;vb8BRwtY2bYAWASlFFGCtYZLwt5AMZ2mDcKu5KeUrroIq6xswHklbTc3CskkDsWW6E19ZAnUZyBF&#10;PpgEIxEES+GytCB6w0kaCVkEg/EMuaVNoYPfDWwJFP2tLeA+jHEdu4dUjUMsRtwEwl8ZJD4SQpKk&#10;LGpur7JClQRMlKZDuln3DGDQSEj8FcXGborPAN5iQ2tRhaL9DJ0ZoCMGYfL5khkZSl0h35C2AIGS&#10;w25cwdbAGO+nS3W4ttReN0jVHqUWVNg/eObiTSDnW868UenNW4oF64T9w06o0pfYwNgx1sWqBI4B&#10;B2XowMZJWeVUoLCRwOKYpaxwpVdHJON9ONvU3iyNFvNNMRL1DlO0eIHHxTTIapHPi0jKOCAVtvb+&#10;/wavZ6SWfJIzNXUsU5PUtA3RgLOSV10QH92z9oJYLWUw8H63XwEBlnUMAOm8OY8tiqKBCb9aIFN1&#10;7fr4wkHB8/eqxYdpAEcG9931cAyTktgGaxnA7HQlTiojg3w4Vnc7pb24wOPr1/R6Dgazt/onzDf1&#10;jgew0S6ScaWIx6bVWwUuzr3HJYD221iRyh/gAv/W+hT7AS0hsAfw3ivw/CIHGMF5T1peS0zcmveC&#10;lItQ7P+TJNyGzBCdm0uNOuIZHw6tnwcDnLYmNNXkbQqJ4GW+QQWUSkTW1+4JvTklZ61fSRoQLYmf&#10;YGO1TBjFFtC7HVbXqcycox9JIo1c2L7ivvqw2WzfHuOdxVv8fAz6G+TE6YuOhf6wxY4az1PlvnrL&#10;TOshTl/Cm7UDLbdEL95kMLPvdN6g3trKrlVGZISX7eBSvO4YloDzwuztAfxkcFVv6xyu8hWUxoMr&#10;o04nb6jGmgykcvTyPUtELeJ1eF20YofgKw/R7FnocomM1T822ZKBgxLMpLUe8zROOWL88zMhwPWv&#10;zlIhZ2HYrep5VWb09UoT9vtJw9zSmBNGCT2oav4bhlFarirdHOqk/N2sxrCwUUaGUDOq4QBoeKwn&#10;J/lyAy1DuL3CIJCU+TYr7/qO6O3aAHJ3r/ujcIx7Ct/e5Msg7HD1VBHd5EUtULPIcVGdkOOMn3iH&#10;tOXI8LWgUa0OFLZwzoEgSmvi1AS7OI1IqEdDPd+MZBKiVVmIHUaxvXKCMIgTRXwXhZNifFRo76wQ&#10;nqX24SklxSkQnRGzsTN/dgbsihhJGWCiWspjeErT8elVp2HjwFVDJXb1FXQ0vYcn0hAI9yKegbgf&#10;r0eS8GKQ9BaZ56CF78rB0rRJILpYSM4pPTTBKMr27HwM9RQSuvu1ODDPrgRm6DhDRXm1CmI3dJek&#10;fvXb2nSl+pGCkT11sBXLNCUABQADdkllohTg2Pz/iTu37Dp2m1t3JSMv+2XHQ1fbekn/m3W+CcwJ&#10;sJaWZDtR/jN24kWRuBMkQZBVlffOowSZ4NdJZ2Epb2jB0z2A5iKjTEl8uxObohi/bwWmMfh3RShU&#10;q2Iyety+u12W9Vou1NlBFx1zDNL9uqo9gj0YB9C/n5kstOn2nmBxSGKs7mNChRlGDPQsd3DATI1J&#10;LfmgZIP4y3OYxqvvQ5clPFQkUZLz8iqvfXLWjRazgALMs9UtShFRqpf/emPmTL60nSVckrX7ipFH&#10;TvnDg8UVuGOqcubsoJQlQY+HcsCvXFK/P/z89pNLE6SqOcfUKoII5MRbrb/+pbsM3197SX1iNX0+&#10;Dy81f+gd4FjKBw6yiScmzX3zQnWqvXAxAJNA1XsHM60yABmEIlemzFQkc3S1fHcO2nCHdkX1zON2&#10;JHnylkljjDAxBAFqKhoVEzkJdw61oX/AE/l57gFoMtbgdj9p+CSgmOEsCc1GyeBXf7CCxYk5Z2ey&#10;4wwxljqXFAwVWOb8CMEGy7dpmBZz8oEs6ChXqqmPM5geI1gYK9sQ8vQMGD0e8fTgZU/vBko8o4dv&#10;n8Y1ZaTuiS5AHs1URan+7WYdUvhuCoBi0+KycqV/8FmdUOeOgsYijHpY0SOezPdZDTA1wou73qzk&#10;7KBe2uSithQtiR47cSVr9bz/ApqzFiuEGYdg2WxEOemhYRdXQ7W5XZYI5MyoW0mP3yXkSlH5HNtL&#10;Ko4nVRpWs5rfXgaBMSQA2adp0EB5joTcJZdtdotQ/VVkLz1n9S79CvkFnNJRFy5yc28Y2QTN+ihn&#10;8OSqTQ5uN8Mm1ixiraQZtFTNpDyrWyWLK2XBrjT/C0qBhaJpio6R7zbfJz4MQQ3HtUhVJlGvt0S+&#10;9Eys13PvfbzQuNq6vbXqRsKW7wInZlkRGEDE296PEAYq+MxKU7NMDZDtRdWVeSoe6ZJEbjaHYe+h&#10;rF0hYoz68YrH7lyhqKcWDdUEunqSaA4amE02LD7JWLDDDBb36KiVoTBLG7mz6WgI+8kqhnPO/w5z&#10;u8cw6KXSZLWkxEBrAdcUzginyp7EzIVmdhPdrhcWvKZZG4ic3SOb7AK7v3Wg5RmHbks6RRFujrHv&#10;8l0DbOk/BSy807htRYRbM6SKymV4r3QzBgrkPkpI0mrJLxPSmHh7YAEh2+g4MHvRmbLZLzgOVajQ&#10;Lgjx5CeIhnIntI4zcm1UndiSFtW5mkC9t3SS0G9NLd7ezsI4EYTY5OKB5PGUVwRzZ0R8ElewWWnH&#10;qUnRo4U9JkM5AUz8Xj4adWeyWRPIFGXB8tsA9m/11zbfoXOX+KVyxZgZQuIMy+kK1JvKCHz2Xppl&#10;qhOwd0nqgA7ATpyhM8Sro/jrxhNNUa1N+wL3ta1NrW37OWXJ2ZJ+Dve/a30ngawz1reRjv2WGv/n&#10;BmyhPujC+wKOz0jkCFi/IoPDtu9oNp1rXNzV6IEFTmdS5TSsCA70SQLlHpIN0bTGZgf9d3UZS6DY&#10;YhdkejTY9mGau5tFSrOeO12/rZAqrAe/TBaZzHgSYuYWALyVIHUxL6UmzI2GSveEdEt95byCHSqs&#10;/pbaOCZ0eEXXtAYxylF3dI5Vuagfmxz8IkUvu22Jo/lQ4WBzh84BOEXojAaR7KpgVDhRXHcBHIYj&#10;rmqq9qZbgz3SUjiw09y/beZppnI3oU5NXfgEEqNasaJe1Uc0h2Ruloy9oOgmkjKB2ARIIowy8t9K&#10;z3qvaOLuegtqJQsp3Jt2U2qwKw5wB/tmGYFFaHCWuBFo3b6XFr1ISklSLb3TkzkzBHSf+2XEJ5P7&#10;6k+U1fqfK+v1cIy3icoi9Liqx2RsbsCTHSanq4x4FurTkK3Jiook1rO062b+HeUZlF2p/OoRY+SV&#10;SiLgzC6RYu5tkkbkecIzr557KaI9qU9iDy+dcJ8HpciibO1jdu8lqfNNJaD33hI1HzKU1NFbA8dJ&#10;laq18VS2GkdROYbvzj1gkOxBifZJpyc5SuoXC/SjSF+YkeKu5NO3p5+vfJiSDyWS0+d8h0sFVk+J&#10;qL+evs/dyad/6pxHPqbMRttJRxXeQOMb+JMGCM6WYze2MwyWydQwnFC9vJiVxN1bHe5cNcBIkQ+Y&#10;KiWsLHvciZuEjY1z8z+HoEpHMOM3b82bhIE2uTYwjmoxLWeDc4bqgXI7/Vi68kjJ2c5okYOj3wbU&#10;IHMpkBqCOG6vnXo5E88jFL7qj1xDNnmgR0TldebilPKnPb6UVUpYTd5p061g+rEyMT/ucmL07p6q&#10;LrEr2PdRI1ZN8oztNXxaQAHz/6vWhRz5R+sAXlubkf5tMpRM8L+Fa8qiugJ+EemvFvX36NEBZVSN&#10;+FVJVTV+bK/LdB7dafs/UL2EkizwulWp2bf8F2HGj6xIcE1ntbulaN3ewS1GSpErdgPFVUJuvi6F&#10;SSxss72DuyW9cFdFrZTAPyYtlCQl6pVnPXfprcr5Do3CFGczyrpepUnAMhg9VfKkIzd98glJEqss&#10;DD4dJH+p3HiLwPwKnvPSelw+k+ohZUx1hNpV1RRqcZNq1dVti6PfZLzRNmf1zFjEAbPXZl16SYYe&#10;AdgiZB1gxsvkxyprOjB3cK4XHvrARlwe/YSOjll9k5jVg/O5kWoWUAyX+6Z682qeLNGbkmwYnYua&#10;efXHPudF+mgW+enTwroY4fDJhurW9glcbe1S4tFqR6MUownlRP6cnUlLFCthqZrzO+RtTRcXP1cf&#10;nKkx7aPjV7+Tzko7pV+odRIfyVfru8TvVn6EU+mmHuZHfiehlDRKoAiFfK4Ez2NPVyQxhI4jOiSQ&#10;IeaBGLLAO2XNaZbWdCMK2CEHXTK5MtR04Im7MTadxVQiPhcHFBM/5VxIJnKDRDQnGeFx7iQBb3D5&#10;9hyW4/FNXYiJo5Bl42F0m5HIs1Gv2ezKKgy0qM00kec+oJ9ijZ0ZogQgfs0pvIip5soHUvQ8JrPm&#10;kJCiYy6GglBjNFneMwCsEujULrs6Xq8/T3aBCC1XWiu7YER16twIqU2Fs3x8uigf/ib/4JmWM6j4&#10;t0j7CTHmAnRo/fWtHQeFUmGPPL3P1kzkEFRy2jwokRNCplm+1dziqzu7VD+fVaJGN2u07ZF1rt/L&#10;8o7UiMNymU4i++RSdlgCKZWhe5qJJGpKc/1W82Dfawb1oO2+VhaVp6egxiymd2/aFAL13qjQ3DnY&#10;PdErlqTPChFuGZ44L47nzpMnPyU2F9CxS9otG0CZrCVf1g0V92pnjriRM45SxXbTwjOw8DziBDEn&#10;xcj10LavLUNeXk6XsH9o3C/canFt6Mc3viOmJ5f5ED3eiDMxcD3me6/1820P/1/68U+dCM0tMazL&#10;ia6NqUPKvewz55V1UQOd2z20iewuIRkw0wTbjK7VzLjPO9I3Xhhxpee1WS5yyXxcXCh6Kic+UTmP&#10;cFLM5AlcAhhUxQuM2U7X8sUD9dtC241phmz/p1IjsbAOoBE+ABRqCL4ns61LpUgX6MEPIvFkphOO&#10;xhOX6A6Mh4bmoYQ8qp5ZoviXnqOyq1r5KKXKljXK0W7LGNKGWGnBHZMM+janVYSaNiXzU0n9IZpX&#10;g66hLOeBcoqm7ujOZAIm/mpSYpRqXQbIjcm6HjeGxeOKryZ+B3aYD6dpIlTr0lHBKCubHDNzOue0&#10;bqhIWQRMKRH3jc1GrFPXJq2mbuZvN7vGhnrfeg+jqJVB77Q23Ta3uUF1hJH0pYGqwi79gq7Rj4Uj&#10;IZAM1at1mi2tCTWK5UndsFmGlJz3kzQ69QZIna0/rwJPXXF081TW34VSmN2M5KFTSKKoClcKqAGv&#10;DEvOAnQzVEKHmluUihycGeKuy8xG5RwEJB02aVX6xz75P/RGhBFL7M3jjvwlXCm62pV4tygSuetU&#10;CL+pPOrErweD5uzc6Nfhdqb4Ggm+KkSwleWPQcdclKk6ZpX0YyNJeuMG1da9PK1HnSUVDV/F0zN9&#10;SWQpTMoNqSo7rpTdd0klGra0FYZ5vYFgPg6F5MyhE32twaNEehw5rc1F4jJjK8m/FvnAMcELjug0&#10;igCNI9wJobWFdi6ykoQ2f11gzU5W1w7y6U/tOCcejgklmomrqjlaRORRs82+UlSlIbtReo+QZ3OT&#10;lmJDB+JdW3W3DIFLa9GRO6RQXObuF7430znxHF9Caq9UHzokpRoY33wmaJgOVfb63CVIi14+R63L&#10;BiZhB3F1QCcspmKDs1x86U1BwbJeZMXQquNtiIq+GMc3lTYpTHCUpYZcBWplvNB7nkKFeuyW3GcV&#10;0racJG9zGRob5YkYfXDNdtEoi6L1W0aefjldTyqUGv5VH6iLPE1pvrfZZdJsrCCVWxmSwBSOIqPg&#10;eMLlLEZfABIUw+PJg5JvXNOhnVn/yjD39fWBDwP90B3Xpx9sbp8emKefvzvhU2Euz0t0mFsv6Pnu&#10;M4UJFtGR3rKjaGL0cQRKE8K2udgf5WawPNBuI4f3+UJ5el6egdlzkCKQXOZT7/hRqPJG3qHWjoG5&#10;WGb3yl9eowAuu5HuJRXTHRT3qgt5sermAs4qJOjGk3ae/6QO5yQGx3mzDuuCZbZDCDxLg6gkpaBA&#10;M1fYcCOPQamUoy/OzFgF2wvQD2f3kq+vKzzN0y8Tr9ZQbr8T02zNtFvuWimACOXiMmkXy3G9Jak7&#10;Ad1z9SnCdlf6Z0a7DgdbYcLnOD+bshmTpWNRvk5gTcoCaI6RfQOXkjq36lRoAAZZgXlgBrLhRGea&#10;Vcq7ZWT01uOk1BRb/3AXm+a58grbjJa7wBpQzQ2AcIyOWJePsrSPsJ/g2bruOVAMW/KJbM+vKZnR&#10;3dY7sh1wI4Ws2qLRGm79CzfFWceWs6VdZYUQ5FFr6lRoSreWbvk/l6F1a4NLSCm/BhHfFkzb2Hlu&#10;g3EhJXtrE5MiNTkXDzXdc3lKggXQjIUi/ZDJUsDHh5HydKP8fabWXFfXY6eeGHB1dinePGsJzVML&#10;esImS+XY52rHllt6ta6Hpxx9NDYz2NU+9IcNfjYPQyrdXD/N5z4O+ndz2WVMOpUXQhEdnEZSTDvB&#10;IGuqbY/55tBSK+2RU50cI/bNE0IS0vKKbJOufy1PV2GC1UGi3AEsCS8OpJr0sKzm9KokTQ5DSrRq&#10;JYmXMfyHs5auh1PO7EUjkyWNE/go/MhjMUiW3AsUZwWZvbDWiWzHgM3rATn0ZXVojky9zBs+ya6q&#10;ssW11AaQFFMSlAzVvx+UGrwAC/EG5aa5aavSbBanKtzpWtAcdNVdka5m8fMNlUMkhk+WeO78NqCa&#10;m9MBeGph5vfhLNJdB/lzelcFP2Vs4jfT9X+uyNfS+31FWsnylwz5+5b+lYCtOnPv5nHoxV5n68DT&#10;Uy/DRTe+IXfJBnza45asUazbaXmUaPY3s2LJ3JF4MZQjN2DUhuTiiE37J0Mw8QvNOd6pWl/+EIFc&#10;OCKK4m2ES3hiOvFPsEvR2xGxSW4XIo4FGA1MAjZMRWNOcdfE47iPoZI4UvyNWrJMYpKpKc8SCCaP&#10;KSMLa2eNua/bEvz4+fT889sLGfV//vv7K1HlT6Xynl+9Qv7FacNfz09/zabg8cc/yXH/Exfo20ZY&#10;mU2LJwKZsXusVE7WtQS3cfV4jwN/1l6eVE63JnQW8LFPcm4ILszdjtH5w/kNEZ0tBdVjZMxsyrhL&#10;EhoA7Gnd3kClhy2cftyBF8riYufXz3fTpswi0gqr85/mKhGLaFfr31BXWsgORBBE4HEbq8loMwwK&#10;v0b1ltTOXwy7TwHVaMgF7IpCLyJVgpgB66epb/MVx5Ca7A8xSjqFff1fTQmGhDm+UoxYkvETnzXW&#10;QJlVlCU1YaKyCdJPtHIah784duQQMA8+aHeSc05UyI6NnfncM5REeTpH5XkNJPJ790rtEcXbX2Tb&#10;PF6BHvMFWZyrtWaJzKOr0jN7S20g2bdBs3cAzlIJInOCyj5rU3EfJAIpW2o1JCStcpwEV+NviKs2&#10;wWyVmyc2RPCeq75uenj+8fTy7fH7D87FXvVgum7LsWv2rZA+FvvVS75HcqSfdIHK7h7leZKY1N4X&#10;K3qgC9463/E5SPR/x/pwjIxfNhdp9VYzcb99yjDDSigNqNFQnC5kfgFnrXYkXUQIvRnEH3AzlRLF&#10;Uh8DjssT9FaPPq1ubVKt7omY2fHM2wBkds9T7I74Eu3oRFon8yfdkbVQdn6wBfD8xIS2BgP4tIBp&#10;oVdjSHALr2khldV3wNbwN+0BNK67631raH/OGepmLJlCJbL6Fx4FlObPUNwGCtAJOLT9mNSO9PNw&#10;1fSWx5gFkoyluurpSIExYI59j7tLomd9wVJO+ijcefTEQC9n+ZUwG1rkQb26Kt6zBZE9HdsaKvmU&#10;NaquFLSrSHADr2HWbKWvXPU01lYKsP67LlYxtezW3GVq90lVFEkwnZPS0uAtq8yXdBwyZ5rUamIP&#10;VerMBy96ItqH3tUtkzCSq65Dz25PRMaLWXFmIk/nSbhzPcmtZ0nvh+AEkqs1pdIebOXMSIvEvnsV&#10;+PiAFr7JnuIAbTttyyHfCdQvnNXffv749vPtmW838PF5OR+98fxgpj2rv/3YLDAvdO+b5QxXr9Vy&#10;wQRvskxsxwST5VUzuV1M/TlP/FAMNF5anV5bgey2NQ8cDzfNdTDwvEaLWhtIhM8w8+CX4VW8m8jX&#10;WfDl6e3129vrG28Lf/0O0+cHrYs/fT3K6+KZR9+PX4w3S/Jxs3/lZhcKzbs2pGfbh3/zGER5Vt6c&#10;wB9jQeaCBlaOCx9vC9WO3vkS5hym7R7eIpOIWmeazPnGZt0gpO+4Qy8Ay/5DZ4lZpxESSh2tlUDp&#10;MU1IxhUDuzRzTRLLBd2ISlK7o9Xnvp2kpcgDFHYKHPNpFI4rZmQygZGg7kCOzGyS/UXHhzY6HnLE&#10;qekinJgkk8IpG3QXlO44cq8+bbr697au5G8449R6dYvhia6nxwG8hzx1nhELZSpPGULmQtsARwSO&#10;mSS06PiRDxWx1oKGUtgA4EZKF/KB/EXzXZxfVHoBlnALuUZgeEQNFyRbrxqSd5pXNKqCsxQvzf7j&#10;sNY23yuFCQxt1BK3BZMUd0or7SHPPXHXANu6GhxGuQe4dVx8tKHI2HpV1ZreM3XdTUnKvd7wvbuf&#10;kv7QQQ9dOvZmt8aNniYhsnmYRy9VxrbeoUuIUvcmfRfC6Q3pZ7iNDNd0tL7DoKYx1NgAh2eu9kJ8&#10;D7i0p1Q0GnIphjNdWU2CPgMa/gzvK6GVt0kCZsBqKTqFHI5EFDvds67nPYm6ncZcuif5bGGbuOJq&#10;D9p6S/GevuemCbN84h1uRhBQ7nIyGXJm7XQ4aTCLjbDeVEvoJH+raK+hv3IwjWKzyRXILvuZdaXo&#10;LkPc8LECwnS96D35LE1zOpviEvbrluTX55/fvz2//HwkkaX36ujRv7fLyTZPbxwxjV7h1APYhx/S&#10;Yu+QsHZllcLBvDaql60QhmNV64BEVpk7AXR9r7Cil4iRnBpDqNdUuoPzgu6qigcfHFMJxjyh7g2B&#10;Bk5uHsMnt9xVnXu7ysElT6ZHQJ+cO6GeFdQJBHV0vPJdSYANoBfHseQ7SKGWWMCDXbKGpdjbbGwe&#10;shDLDr7AwHbyX/Oyr910ajTNDWPKeXBO9Ayut8VmyZcJS+6apKb0rk6Mu7V+BtCK3m2+VIo/zI7b&#10;PTJW14mkqZfaBeiaXgLcCgIh3TR7MHZjARY9lf64DoQgu6N+STA9CuAin5zLHWj9Be0LneDYNoU9&#10;yljCdyRrCYKPHkG1gyv34CBPtydn3pLxwD/FHL277ZZlmi2ZkNUNTUc73+4Q4thhXqm6c//WwJom&#10;i5okDVktpN3MMSFrX4mnmYVxQj3G44HmVI8lKISAVDHWuFGqwN/ePCoXBxbUi9FSPDpku+FqMaME&#10;8uziUqYoCqU3YtCeJ6tp8qTF9Uaf/qA4U3ZhIgfTSnKvUJib5cxHO2F6h6d9ReLuH4zrzFJozcFC&#10;S4GG2flR9KUZ2mYuRplzgjGEdMv33CT/TDZU+0mIQnxYNntDDoLeJCCyNjLtJPXHY7vo1y1Mby8P&#10;D99+Pv14/ue/f/5kOn5ifX979dkQByysSRwX9MqkQxWee6ilqTo+d6ewVR5KpDhGnwSCejyP8qjs&#10;aV9ek9dkqnd41XVHAyJO1JEHgfhDrzvEVpppL/30PC+9ZDFofynbTwaKZbBtXNU5EqdLsjpSnzt9&#10;6qmJMAkaIgwg4z1HcRYcZOVhsM2Fz+nOJRyxq0mDBT0q8xlOASQUotiLuPad9km5Vi77SOINEDyU&#10;a4ppa1UvQfAIo6uqjVlWLsDACTLlY/QzqEoMmpmeOstyQ3SxWopL89I85gQxbinvlS70PEtK83ED&#10;I8uHmkw1TvM7QHOTCgJqQP59B9gVIlpRdwOq8h3kklSpASl9AicZPTfTid4EMTc5u3CwXtpFt8TZ&#10;ugJshvcEuzFK4dGduFCrxW8yunIsDwWJluwXZYSKSgwL20MbhSN6H4C72ndr6dxFyRWUmOmqithU&#10;FwmrijJssO/gCN67AqWYncyu+4szyky0SJt8V3UXm9EhyELetSTN74RbFLX5qI2AS+tvJiNdOUtM&#10;qXDD84TyIJ66uJqf65jcfMyc+YMJYyKCsgWCW4Qy1qnNGHgM2LLeAr6nc6jQRAplsIXQHcFv9J/W&#10;e8grojEvYgvjM3q/J+DJwzIoxmqLaKjTFck88jrILE6VKLBNeSHijD8dfSfe0zmJ6ECPfinilWfx&#10;csG+M8cYxGEKJdyJPDfHNsdrnIZUbg9oX50HUKnlZpP3VrrkOnMcuNm4RY3PlbzXaszu9BlAM6jS&#10;bbTTOHc+tPyjdGutnQ5CToSq56my/yaiyWYC302IpNfZ5v4KT+FnD4Z8efyjNn0Pbcpa2bylxeQJ&#10;rmqqyVPJkjMn1MLKCk9tto4CyOzEamkITXQzZAA+ED0aIZeuFpN8vrpmK6/8Mo3nSengGx6aMfk8&#10;etulTq2cg/7CoIz36Hx7eOEWy7/f9P3MJ3ULF+PbcArG/np+PL5e/XJchO8pXtptHoyyr6aqfoIg&#10;NBlzka1+SRqNXmRn0n1NQppoJM6JVds5ZLIuqaZLZbppdmWJDFqFIEbhJzj43tAJbX4HsECFfTJ8&#10;DyhhIsRItlws60WIlZvWkSFkzrrP2Mmezfg+vbu4exODNWBemgfrhL/MSNwC7r7RSzre8jwtks5x&#10;7fg9PJJok9h5al+SuePUCXtqyHitDoEhDybtFJQilpyJaXI3uhSUT5Pr2XiH/lpyZ+Qyv2WbVUbx&#10;CQgyO35oUzVzymM4m/BsBijNsXC6qSetd80Gq05e2gmg1dpDo7g0bYOBItqWQk3dfJXHzbLlJ80X&#10;6oLlv4o4v4g6ZN7LTlf3CNVLDXrXIm3agdjaJkFOcpxZeSZxNss+suYGeqY3vQEhxzGMuqIhFXxO&#10;X+aNXiXJaGhltx9O83bjBfvLANu0RdsSHfud+1x+E8Vd/YHYR+uf0xsMCpHaLtiaNEBp0j2+mnzA&#10;+PcwdsYKZ8UA7ryMgj8QwahgHINIElrq6fnVTozfC/u7gFeGFhyGpqjmZt0VAtDyYcCjkqrPcNbe&#10;K27BN/W7JK+WNHWzLptGDP02nZXiq+HuSvhrxl8gVoxcofif0QPaZguR/3O7bce7jyzBnyny3/Zr&#10;cyPWRJwu6xO8E5x36hjJWMMTi7NPTCrBaQba9c2IxqeZvfumNj0iDiVj8nP+nJHzkXtW/Q3G75rq&#10;Hm7XFQXxrtVzRK1G98fHyIYy3H8vzJXe7/K9hZMcLYvs7E75bdJH3xSRG+VwE5+a6lJ3VnPCH/7s&#10;eO9XnEKVidSy1U9L7MaPumObUXGwKQy2c08v5EB8zKLIMdmOQEJf6I0lOvp/aVq/KnWN69x6Sgx+&#10;cNibdrG2gx336AH8fMKjhOnNI4Esu908xgW9JMtgR7bMOQHVd1TFOCLJ5J26gHnUNe/jEjdn8OmI&#10;bO2p44U5HZ1VWsinrMTx2UCjOLmGFhnrzEvoBOLdLFPAa5IYSi1MNAfPXM0SAV/l1NNTOSL9Vf+v&#10;reOmJUnZHyv4j6MDLs2mrlgifRakcwQfdNS5Nr5Qzs8pxUPq7S5tcLJ52pbKGRTsmod+iG+7Vqnw&#10;Tvo1RMnH/EgE3CNAR/uTXAHP44I+yi3JejhvEodJEOjQ/Dk3B8XQmyYV7RkqdgyOaDlZ11jIdU75&#10;yEMZqRbF4zZEEk6I8bxD1SkpBjAvsR3KyN+9/HXJhsefb68/vr28vnJdEMUe9Xg3F0UtSSUbuCnZ&#10;J0B66p6LmXM3IWPhmHtQ39tYlE3iRXonp6NyXuRV5fQNRKoja+w5ycwOxRsa2TLOrkv5Qq21YUan&#10;tp/hzchgx9r0gGNgb9m3WiGHqPYdee1YGSeIYiyt7Q3ypbn4B/vpVrZUcSM2uu1y8rOjdg6mENB5&#10;o3L4Bq5RMmePsPFZk1pzi1HKcoOTf3s5RKpIiFiZnJgP7ChofHydKk8soLATYTVIG03z3B6AkUNv&#10;wuIeN0fCXD3pS5pry7EZFFsdWXsuiA85jaC9WLv2ZXFqYkK24mWQ42XLvnGkF9qQOfGhnN6POvCa&#10;Bco2/q3FAYtVncg1wDF1FXg1C6wBNXAHhSnBG2n8L/cCaPZtavwyy61m+J1KLEGFQyY77EMf8cyz&#10;urOZlszBlsiZGrVsuF9FYPyUAv7bOhwkrNk552pgNOAhwdUC3Wz9S6rGKFFD0haljkDyR143zXLK&#10;5QOPI0LN7/kOBHMJrztpj6Rak2L3dUnbxuHflv1isD+ug0bTQ8R39KhxXYGZMZUR7fQAG0r0GlDI&#10;Q7KqqqfiXes0ax3ZK+KcqrSRj9a7lE9upsIQjTBdULeUMhCT5U79msu95mqRgu0cTVKuFjbReSku&#10;yhIU46CMlwjQZEYcQzW/oT1Ki8wO/sxnqbNOpd973JXrHmPhRpiIykxubuTTZ0BpPnNyVYBezZUX&#10;ZT6LfyiBmQeKdPsm0zxscrsAbjkdQaC9hUhm1usHsLk6qYnlKW95ADoTuIo96YiGE/BHUUYP7ypG&#10;QFV7upBBn8+7COqh/25w3elZaI6B43z36tQJ+n9WrSreA/yoTvUfiH+njz+i0iLQKgt+RI+WaTWc&#10;/u66Mv00vwP8rxj/gSLi84E5RlQg/lDNi/Q5u2atJSKaUZlJvWB71IrRHqZl/cdIcd0ympcuVedI&#10;VAP/uGezYcbGL0zOG4XnufWDIQOSJaWDhC8Mhd94qeq3h4dXDt70oDlbMY5Qchmqjt0ejkh4Hpsh&#10;HFvfyHta1CH7ATJ3SU1BezDJE1YdPJap/DZVmSqfElFRJq8MZi6dyQ77Co/zWWOf24jCscHwsa3Q&#10;HJUKYB6Gp5x5j6KnHbo4WSUBZzJkemIH0pNUXWPKszil3xxiI/GGognxpMfco6LoiVGO5q05gVSi&#10;XGWyJm5mxs6UWkFwji1BywGtDDvJhCpbyApL7WJyGneEFggU02jqGkrVCV15aTZK/biZsuNDREZo&#10;6QYBYqHUU8jpioDPhWLu22gc9FgShENb3nKQp9e+zrN5ldrb47fXH0949jO5gccXzP/jp+/C9yaP&#10;Nyng4n//U3fP2Wr3NT+Z8iVRPkoe24NcZZFJbOAqzsBNxF+GcwwtiNyHoZgnywvET5kJxOmLqnZC&#10;pDBnefyHZdISyEBtK3rbv6ySWCnv4CM4ANf0OXs9Oc3Wrs9eRscxVx1D6XD2XORAxByGSloevmuG&#10;eHgefyhfmG+VS/iRaUpTF2eVi05r2aTmA9c1SXMKYDlUDyueqyE11PiMNDZ8+xoJE+ufIlFwVbpb&#10;KUc3KX6MfuIE67LFEb2iKch36DsCLb3HYnCGJAWzqgOdEGIE+o6sDprzdi6o5kUXerA8GxE9QZDt&#10;FJd2EnxBy8rUT5M2sxJnhJBlw3m0uajwvtkYrZepHnG7mofkNN+ZqyKEvHiaZdHGvs9GgN2ubIoH&#10;BzuzLOmndajMIzlEurhtpqd0oCSwfnel3uaCGrmMw0+ENUVUgdD75pNQYQGPyYrgRf2lGDINaJJC&#10;aCnU7Mo1mczYE0AZRy73t76lwvpUAv6tq1x5vb/c7EVZ4ia4Gmz3Q3l1CecDsH36osAKI1l8OUOX&#10;hL3MsVvJC0IgzSW2DhlOxaZPrpws5qgNelVJx8Msg+1Gmpmx6PyyBuYpJ6DWL2pQ+4Juaa1ww6gt&#10;ecgWdNExfkn0p4BDx5ZGsuUStalcLtu80h7InxK8i3F2aJevXvpZXWeuS2hyOWXtlfQQH6HdzI8h&#10;KgHwzl5jzQMbhMHWUlB8OHohhdbrk6bExCEA5MobaA5OufuRdBQ5RmukV7A1LT2G4uSkBJp7RPAK&#10;A5J1GWXEHbPimtTRKV1z6cf73WOco7+psZ5qa3P+ivJdKr8p1eLGhU8H2davLbWKEvH+iLlrwC8S&#10;4bfM+z8WsPu1I714F73dLuWOuHGfz7S/SvtbCpocTK7I6za/ReYj5E/JvPe0X5P5Q4Kr3paKiS3P&#10;XueJ1cGBAbs3Dkj9xx3fAzMyexb6g85ZAc5S6H0+2gx17aUlc7f5g8ow5PK2bcncWSpD3R+Up7Sa&#10;XifftX+w1xKLs9qcJluLpp/P1eX/e+sqQrTCC/N8pMRhT+6Nc17xxCmujwRlybJmLfyt0rGQlebd&#10;jjncfJ3+3TpLmsz2rk4LwZDJhhw6plikux3ksBlC2ycCTPNIvvJsa+GGIsx7m0o2AFp50kZWIJ72&#10;2tdk451BDbeLhFIRxz1jJenitZUBmBcP/Uqy4fmBKcJIdCzRoKhgOTSIunmHEwHAZDsUOG7iS6Ij&#10;vJFvhkk3qnlKIBdxQTbDS/MF0H8c2ItcfRcxRDRn9tHtlCiqFXPrNl2vv7tOzS1TyTaVkYMKNx+E&#10;1ksAyxG2bp485slEnVXPM4NcoS6DVSqp51U1z1UJfVliLpdwdNtDTleyHazpvldugiiKb1/UJs8A&#10;Re2hZCaiZ8PsTJlCu15RS/W8SkDd2ZpaTffHBnE5hUTurWz60MuNi+6QFtd7LihVra+BSGXfTtPp&#10;ronh3wycSaWUKCXClNrmf1Bnhcxe5v465HXa2K1o23aHT5/No8EpWcsFthW1uN6uCrKtLeQmcPXK&#10;uKpYFwk1G5Afs9LguYsdswzOonSnjdWaOFRCZ2j/AnAnmkX+z+rW70YYy39KPZpa40uvC7GRD6lt&#10;pDL9tANlTd2r7pnleDS3w6+Ru0mgR2/B2Sj102Ism1jW8t5t7soltKLJtj2upWBPKVZVBCPQ4Qhq&#10;Nb2z1fodPGgNX/ODSlQR5RHVuKlqxk28pu8A1i+tF5VjbtFrwKPZVcYxyY8gvWPl6TUs0YlqJkgm&#10;zMxLy78llqDNs0TWFVx1HWwSC66hr5KstVyyXcDekhbvALboau6aZrN2/bQ0yBSiw9JZGQ/DbeVq&#10;uMghiBSni4T2Ii+Xg/ZdOgu52AebtcrKcx9w7LPNB0pI/s3Tt72ylCVZXWJq/1KtV98UEZ7sJLHn&#10;9bZCBdXfjImGvJqj8Cv2DzY1eZ5U7/WYCcCMTtOMqKvItbkBygWb0cncSPc3HvcM8nV1bShekZNA&#10;m0U6J8DEHKVzm89ar4LRmWbbntKl0tXnHHAX8p46vwJEnMyAO6vEkEhh81+XyrSLeDG4+MX9usIR&#10;nDHAc2fqx0URmwnlrGwuDQVMOaJ+q/R+gq2WtBpOo3HYRK1UlfGLiY3veU27ibHPMkwp6IdeJ2uX&#10;y12rfM505nbR5azL9Rx9fDvfQVIsm7M9qyDJYxe5TTTDeqNt5KjmFsTGLe6rdwA0hHKfTw7iPZtC&#10;Xx8P6iHxnPLygYGkM0WqyJUHW4DltTJXU0PyrwEjsnQaRdTm9htF16RNCNafEYLKNLeQF9uJ2qd0&#10;tnnfWMKIj3scL80UIwuH8Xx2S10ucfDO5hyzsnvJLEzfcpzSmxKwHaPoNX++QgEsmecmzOlMrgDo&#10;qr43SXBNbKP93SSpNf/kbbzS0ZcaxNmn1kjvWECzPgtFTrraZBc/2f6sxjaaPMbmG5QU3J8t+Q12&#10;7FS/AArHO7PTB0LqMtPYna4DIITWGyRYi5bCpeOvlc3oHEnWq2UrOhf05VOozWhx7DXRbJu7dG2m&#10;P/jvWAf4awWKZtyHSNilpaUnTC6UlusUIz3Y5EskjV5kl5iIhn+oqsq8NOutA8eX8V+9MQJ4IiAA&#10;uqgPjFhsAXaGoUCqXeJsSlBv/8DliuXfSgZlYST6nGhDS6evRIhNbuDg5l5IiVJw+c5fcCkHIE9K&#10;BDSANHWrVeZo+SiWzrHFSH2n+bDahzhtQP6N1YbOXezMPiWGida60fLexdmxcuMn73gHvR3XBh6B&#10;1hhLEYxI4V8k22Yx7B7mtiePzfQ0p4zI3PkIenj/noFbdBg12n2B/xOSwjHNQ6GxwQckV4kAlJe0&#10;lL8mOUkH0jPJc+owgNeE5hIZLwqYRwp0XT0RMMSby03fTue1QB/FFtM6ZLpGvbh9x2lEndDLDH9z&#10;ToFQSQUflhnM9YnDZQbwbt3grhp34YbKdk58wCIX2jEkTsDBXg9dWSOCHDDl+351T7JgCHuGxLK5&#10;NBv/JL6QF3n9x6HO2ue+kGEk4uFzT6Cls6xXL8erpcwxA/t1Bac4sX65S7G8Ws/Ub4ZDi3adSVvg&#10;lvuWENK6WfTcOvoht5cUvJJz89KjHmhLGlbrxVzB4TPKmev1eOJO9ocuMZ3M1OxgHBG2buaKbpJE&#10;h6YrNfMeC4xa9YpFX8FUHjmPACEgq1cvwnWbrJmyRk8IrVJu+yJK7sBrV4wavSEuMfygkCjsi3uT&#10;0y5JWhRW3LGJ8i75DB7V8xkrqh3yIXwuyajoiK+KnfKB375FcGkIwrdtq9grroDz+hwJTajY60SV&#10;ffRZJns5vqs92wbg3x4AxaBSiO8lVLr96652cmP29SefwXnhgwk8t8dDb/QUb8d2eqvvdt79YAId&#10;udH3vItXRvCJgDTc68x5eKyOH7Lvr7DZbiwt96kF0i3tJNpQPXnbQMzGUYXv3/GsOjQdzsk2eXAQ&#10;l/GnjTD4uI88KTf3JNl8nUJA7VT1eFq48lLKtnsFj3nPDvTsgfL51l9h14Rguu40L8PWc4TtM8R9&#10;FOlGOrL+/Y1S+XijeGwKGUItl1pSqt9uFeFi8sd1jXkVMDLUrBfK9QscHCxL/UQYxkyiTQT0qz0Z&#10;vYTZvqMrf08fvREm+91n0i23tumGiZ7RON2McVsKUchUwDchJgdbb7Jt9tC1MXaWx2RjF8+fZbZn&#10;eqrtdmgc7YTRytE45le5UEwQOsJt/LurBJK7tX4Ge1AONkk0KXMw8zwWmYPIwC5RS9ZyWKhjkpbj&#10;mNNF4lFjmt2/Vsg2FE5LvBwXUES61TYvZKZdm1WM36m5ddUU6vUL/spLc8hDZeik7j7ghaFHNcjd&#10;zaCazMn6Dm1LLXEOlBII7dXNpqPf1kAVrpSBuvIG2/6sw9R52+MCb6np3LiZmuu/YyoRey+rqMhf&#10;DaAXC1DOeFTMvZ/xAU6rNJBMKzyF2guTOs3YouH4t+zm27+6XJpbO7jkvGiA/ape3Cd6YPEa6bFH&#10;zM6UjSFaebjnveiK8uclfxjP6yywPoKXnXztHGRv50u65jYGL3tZpan8bUAhjszv+xA6Rb98YQAP&#10;pwn2TWc3Sf41Nj/6T3ai6jOSCyi434NcKQsjzIMtIbpOhSEZ0VcgamzoAuo+WeKiMXSoLnWoMMWD&#10;twg1pIC69CtAEIJCHqVos9oSnHSZ6X4fEy/AGosRw79Vl1bLQF1ot/kt+e+jNALI9yl+3mxpSoo2&#10;igi1rlW56FNa0YJxYW6TUreA90onsrqp7cu4JuzJwNY49NinYZKxen2fQyq9sS8zyHIp2k2Qf5tT&#10;LYEFgsXDvNajrlxsaWBpADR2VcgGBx1Tfm+oxj4cbfgd1pm6FGTGMb1oh8x7DZbzVWyrcuBG/l9i&#10;+JRPryX1s1siNpsQtglPb7NsMSlP6nxiV1jQFx2E6s19vjV3voFPH2bNk1ZPECEnbktrU+ZVaDyt&#10;1Oj27QhJZRx+2na/tJutVC7ZyNQY12122HutXbcixLxXlMNVCsGtRf7wM/YYpIC7VttgFq/+4yrH&#10;LVoLawc06OGKYV4+lGaW4MSninycU7ZwQF6QIvPBaCHXew7d7VqlZ7BXibvEl84C/tGQKLTqxi6J&#10;b0cT2BWB8mCUTssJJ+yw6ms/eCduvtlZqvglJ6qeHV5WfLDmCXUVO5ZQrV8mXrbKN2AQJd6MbAOt&#10;4sjKEf6KlLcaAfEWuRXz/Ex8pNjwye9hEolMi1I6jzhQ3MdQ+fJax5Ml2PEEYm1svSE4N7XeZKyM&#10;N5JvOj7vJRbAUZsgTRTKB9Q3GHu1XHbkDrqrikZvfr8wc/D09Pjy7YFPJZI54Alf0gY8Ffr49ODL&#10;dp06+PHcj4Xq3T8v+qeXqXnZGLJ7Vy4h86ZajLwbnUPRfBwbWJxtlKsPIlFXfroPkGTzTUzKbPrs&#10;Hb+OTggeZu7LllPulIfJKeZFWjJyvvtYcarfkFvrY17ajYPGRcn5T8ZK73d2BkTVDqF0QuCtq4Jn&#10;d64Oq+cjDjVSpFD5lbQt3fqvmtu67zWD5yqv4mlnG9TohYRaTkTnjiYpm+wm66i0rUB2Atubi2eZ&#10;nqyaDSPbrOkuLwZ0wJ/WwaDpaUS7RM3USYCe3NL6m9xEramoEOQmB0EiGjY6sTmHati6Fa9ObEym&#10;mxw1NC1J0qTa+CtdSr/dWhz+I3rWC9yY7A+E+W1km6y4jNWqM/TXsdjfFcLaBbunOD30lavBAGQM&#10;66bxPu+ugemVWc+tPyZX9JPYKOtHnbR77wfpvDpaXeORoyNNJ1WVIMkKzBCLBAy8pJCkVUaAqjt6&#10;wvdnH07NhAtiOC+9gnfvkBUCs7ntAaNXSfEl8TIUYusV/T3O+e4Cjw1Xw1dOuq8/eRL/54+adF/q&#10;WXx0fni5Pot/TLr+wK16xflazKXn1qt/ay7ZFSNvvS/PdipO3XusLyQEGlODeT5mBsLxNjRMPDEW&#10;3eStBmg86u6ZTz6RN1nImpuaZdcpYXsy500DVS7wBw9a3DV3Q+CUDAU9SCf3TIc0M+kVqqdedaf0&#10;qaGddDCKJHgQ7HwHTpH591zzrNDOXsYDvhOOK5zk8CX0iYLyhUBZ2dh8epJlrhlLeM8+vJaRl7NH&#10;155NjlCrzBzt9dsjrMi0Bp70JHUT7x9TDOBldMtxm1K9ynLiKpnUXcNHk/P48psSNsdSeXDp4imj&#10;+VwXDgNoIUu7foNdv93Xhwp5PozlTXN3TkO0ShFf3Khn3YtIyKFNiv5t20Ua+a7pDKDbWpi0yrLt&#10;dTiXpQ4GkHeJq7IaOjSzuMs6pRAUndD8je5vUABJgpg20WYX9RBG6+WPwkhtulB3nqivlGoet8O2&#10;XDDt4cVUhW3zpgp9f/jJD7ATQypV8OzcIuSB7EEGwQRsOlx89EQJL0ZwS1FTTa7jQYbj9ZwOSWA+&#10;B2YNmAx6Cq1R4/MYADLdq0NhbC1KCA851TvaFnzeANMIya0qNsoHwUTJHqU92uOTV536GMdDv1fm&#10;Kyfst7fnbz/4Npmi5B+6c8Ok8PO7tygVJD+e52tP814gBS3qNNl5PqaEjul1NmLjZhyRjSm5Fde9&#10;qj44XoT0cpzXPR17rwWB9hJ/SgSsLvED2ip+97JbLpX3ykqQR5/HVoMnjUoxvPpCpJznu8sgXGbo&#10;fQVMTuak9r4YaU4VdcD2mmlLnmqHUvy8Cxm+Ytuda4u2ri9+jxSL879ePD/jBSGDGnk7py4N7moh&#10;ctUZZXOVekxRopBKnKvL9JrKQpErGtu/FzqX5gBeiBdncER6SZr6L0kGO0IUoaMS6byuMiPk7ioD&#10;lzHTLqWrBo8+0qtBMi8n5ekvy1Nda6+TQl1NCivZJ00hbNPKIAw7ciM93tk52TZaVGO7yCorutkS&#10;S/o7rWXEpo6NbJo14iKjl1uZohhKmczwcO0L8xJmpTmzMn8mAbTeN4tvywJfc1u4o79XrNVztWvM&#10;stgCmhtm+HXzSBbQX0fyQQkGfNCg/6rOGL2Obum6i+Chs4JvZ3xgikEZfqpp2giQ5gsbk68psiF5&#10;MDJznka1tyBaANe38eu3TD6ikEmPGcHTonwxUwh+wBLY3YCHtttKRqi3i0g6BX4FYzndQUEcTQ6D&#10;CLxQ+PcdnGimWVyHLbd4HKdVKt5rBJ8Yy5t8FakaRLY6oniH/NWhzVnDPKE0wClSzUzdOvNvQkb1&#10;hidE6c/0WeJT4ovsDiS0jc6sukfXIjKTM/Hvrt1zsYJYYgfcvg8kL2GSjTbhk3s7qt1FMKO37Png&#10;+QWIvHGHMU2vPiUbyeyuv4rrFy74Dz9ffnCh5umNz2/91GUa+o4TWC/bnRV7+blZsedd8Ce2xVrZ&#10;USD+JveOrFheBq+OnJdWUX5xZKH66SCmxOfD0tmdsToTMSZYIE/eNqMOpi5jP1MslzzeEXhcdnKI&#10;p262c8p5vCsq305uFGeJ/eU9dgqcnV6a9YMG/ruZ/EXxdjYKXP3SWjAFV0zdnPIx/RnBo9T8hG0u&#10;yDPqMSfwyn/HYlonvk9imlE/HYXXv3mwKZnA3t/+LKfLB2iZYp7ywlZM4e0qAHlSgaVW4K0DZ/J5&#10;dFlEeIahxePf1qkXgZHZerixLPi5ZRrhI8NVr7QkmkmGd9gMNkycSOFN90QL/M2HpuVFVVxjX5a5&#10;eyqsuIVa/dNwrY1x1Ni003irQ9CxxWc4KxoIBqyfpq7K7gu+NZHwhasISRSzNpDybtfQfbRHpy7o&#10;LSbhHsLEGIymMoSeErRXlHk83ul8kiRtNd08PbPgVXtXNkSPZv1bxsIsTeloFo2mvt2I/YztRhmQ&#10;GouxXb/NYhfaX4M8cqs3Qzpafc7ubuuFXgYs03zHt8sEVg16jc1LgvazSDPeY39za5vzMA3mvZW/&#10;BnVzJrOvgwCv4eRA/5EXt3aCI98cn446uI1OtlD18p1K5pwcTDH3sGQnSmDPM/fu6LbkpNSDvX7X&#10;Yt8aQUOL1ajyTqlVuURoQP5tgRSHvUOJCeVgNDaK4I3zodeZePA913UtjHafqCsMVBT3EpCYlVFn&#10;SGamSSh+evZbqO8IFZUinpJ+m/ahxV1kEfuQ4NmfF8CmDeJh1FsylqWc4YJ8C1h/jwxNmn9Nun+m&#10;+XPkbv2Qc9MG6PfFbhSOpOb5JCWqJhw3K3V8inLgMIovrYppbFczYP00jqmoNwPaxG+bGzV2MSEB&#10;NWCQb93iPUcwKgVSvs9AfFgCe+NNa4XnBoZnVvwVcRW0AK2AxKN00W+sEw1ujDcKzPRfApnQIBFS&#10;Zs2iP7TyTaj/yCrnI1A9YOZ4UJ/JSbKNlAxx9cSBZnBs22GTvqOxmSLnwT046JfzF8FNsIWV5l4+&#10;JmtDlK2zh8CRWgIJ6ZSPwn+HxJUeSsJb+Y+cABSptWtTvidayVtyKuocJdrAdMviRC9Vdp9Vr0mf&#10;YsSv7wIdkFo9mrk2VC7eoFu4YRmU94w+gwzW6SkF38L9J82DYxWjb4txz4mXoSKnhoNKbHCgdCMU&#10;F2VLp4H+G8CD8+rijJCUoXf4n8csKyaBeryNHfXubsfD9PF2B+8r7eHy8oES/lhCr802CtgGvDhg&#10;DHXBWUgM2dQvXhmW+u3mKFsedNJ8J9z2yIVkWKq5SbrmtsNMUDAdG7PhygEEbeRpe02XjRuA2XO2&#10;jgxfUg4yyd8vROAZ38pYzkwF4yKx/VXwSHZHmZXbil3d6z1GDH0/plEft/r8a+Sjv1YGATWgoAyp&#10;ip5v1duJbU6xRb9HQCODOSJWjZRWoZv51839U9iGu0KKYeMUi2ZDTeqWjduxU3JiEvU80fHSIJJ5&#10;/5aKSypbZ4T3tCzYbJtVdAxPlz0nE0/1nvdkdyb9s4Rqk/X05CMQHYhx4NIjUjMLYDYoKMn2MYLJ&#10;FHaa4wszQWR9Xrkg9fRKJuiNY+FHEuf835tBMkD/evrr5bvfm//Am/O5477fYk+SjD6YZ4hJ6fRg&#10;UC/lxIfikx+vk2PlI1ey5Y/qJfny+TmzZClk1p2rnGIUCY+nsmo7Ih5AQGAzUqQPevaTiz0dB4IO&#10;tenkOU8+ypie6MHCQoAh+lAifp3VuWHw49v3V75A8G+uZXCWTR7nx6uVw+ZPfz1+/57sm0z+WpfS&#10;UFDvsmttNb9zqyTXPaRvvEvKtAfXqMiTTkRwJPp6DeCxSw7NYyu6r+EXUxp3nX8Zg2VT6i/j9l7z&#10;IksAyyLaPrDVvPiYoae7KT2G6KV/zM3GffCibn/7XoW4Pc6LAuhhRmV1Dv5T4raYErLFTKUtouZT&#10;M8sG8L98J0IzxdN4n3KVJsVJmz2xlDoTjsfMMGeE9GpOmDYto/E8PlenhBZe3pobcDKUjyY1GThK&#10;JUu+mdV50yH65yqKSMzjNTJlPg5IVz95WNga6UEzv1iuQGpi3n57b0536pXQUlev+zSeOSBpYL3Y&#10;Yvb83NZnm98dL9GHG7ix+P1KS7OeVciNhBcMIXtERe2uLPcp6gazk0xzcHCXqYtAcpJwoVt2bskF&#10;ICrzDLFgJ/q/TI655d0J7Na0ci9ef7iCmW0N1kp0IL163EuGGOjScfc6s+uCgbKrl2hEm/otU7SC&#10;FF0llAWsixY+rpKGOeyQ3pmkn3HJWQs4en/150jhRmbDx7g2ZFEP83t16YUSKICSseW8yQbKmBfR&#10;kYscywxgdrMdj73pHqs3fwDkfT76KELWfsUJ+Ktxma74RmJmqWIDo6t0FkmNJalsbYkopLiyH4AN&#10;JtEHRYd7zbwuFDEpSTVJPRFj+UNVSzBfJvh/tJ1Jkh45roSvUtab3pRkOWrY9P2P9T4H3AFGZqSG&#10;Kj2rbv1MEjPBCRxCkaTMNYuYI7+ok05FYpt2QSTWD5E4p+Rwx/cNejkdQ4tlaLR2UwnSt/NEuFP8&#10;JBMzONOGQQ+ZxihD5pdRIBOCQ+bneVVpGiW8jtXf2fwoUSRWC1Wpgreogytrv82LLJS0Slvvd/Qs&#10;O1Qi/IWg7dLFpqTG6IPZWmc/xnV1Ni9nAywueBKiBRGDSNe/b4vD4BA0UhXToWPyZaHOBNW06++y&#10;S+G+LRaq834mTiheLXhHsOS5lWYNIbbvcSvHJl+x2hOQf5zdcK6IEBpvVXGj14y9k4uzSstMNtRh&#10;5cVWHeWih74EnH1PqjZhcCVn71o2bO11FCAb6nQL4yJM7ADpFYRqJNz7t1wghrkIZ8th1ajG7zvk&#10;LVXRyKIJhzt3sbQ9OSLNdb02DsMae1Kecpa8ntnoTsEuiS9SWlERaCLIE4k6J/XTkC7szMKQumA0&#10;thJB719bI3wmszLgqua02AdzA1TxD7BV1Kuh4p1TSRguQwuGyxIIT6J/9Q0gXYp+9jFtDWMvGWGh&#10;OFNe7O+VIhSzaCTpwViZPcwhR/YDlcyyjORxUWgnLJc7S8sh592LmqcjkHj0IqQo95Tlz62VvjFj&#10;/Pzw5eGJtdILC4UXGHx/dfxKa6T/Pj3OWolvd+vbbp60IA8VKKmOzasRO29nCOrpPJCws/lseIvE&#10;i8+Bqo6ejnGSXawso3APm1B+5oM3SmYNL+fb6zuJS0sAL4yU9CkEJXNcvdLHZaMcfIVeal2em0MQ&#10;SnpQx5/yyVdgZ3rKyDHzIm6daKoDjxqRaNHtsDTWv7JuKOp2TOp7QyEsRNJ1brYYedYHH96GsAdB&#10;pdvh0a+Ib/EuHZMSv666d6VSrkv7ZwA7U+ZOcQCqR2sukmCLDSkcNxNyeqZ1iEheUIa3MjoTuiaz&#10;GnRGSQaQi+uncc5MspN5kbwz78Q4OeJbzaYndO6vWterFAJ7Z9L3ecVWZILd05T4B5U80ppiZVja&#10;KbZ1xJDyLQ0dsjpJkSlKFgM25Yu0JkKeeBgF785EVsGN1ialBTqUirL+Opyh4D/Max5VfCAn95y9&#10;bXFKxSbpyxAx8hy8B3CNdrW+ZhgteIOeI3S0JW/sPCaVYCWcpI2dr7RdvsXFopE2U7jtaBz2ydE4&#10;BijCSF7BM/rPFdBawbpTJJ+AYk5dsweR41T1XYZua6Kch6XUMZVtMBtLGY+dNQPybB3g9DlQThdd&#10;YpSZJLvdDAy3Dz3GkAW2QiNZTo1VpGFrjcnKBm89xaU/NPi1VhtDhE2wMkpIAf4mwR9iiMEvM2n7&#10;FnjLsHKR6T+uPYAVu/hy88Mxf45+S/N9pm0CydAW9aTPJsdSVXZUq7jp+WwKlY46m3er4wKmgsW6&#10;eVzoXIqjwoX4r9vq9yFxZy/72eBD5mplklQhpAzpBImzWQ8H9x617PWOAwN7nhrmHdDMFaRZ27qq&#10;uXSTCZxXP+8zu7SMtS2IZteQ4u4BFUDnTXsQ6c4TlaZ08CbHefXTkAtIZtAXUkANKByjywozrGfg&#10;6TIEvwIae5EpDpuLK4b4FjvnSvJSPPJk3KKUGVLLRrVlNiekBJ6pWe7mtU5SZFJuAIItR0KRkpU/&#10;3lZblxuu5GsyBWkCGlWWeOYVkHYPv9iycEsBQ6OEMxRFpYsBHIqsciQmL/0yh+9i7UFgiBau/i2I&#10;ixxDyeVXKbd0xUj9X+3icjGObKEocSOm0iVE/Vup2+JTRoOW3jNSC7Wse3BJ8jDLPb8FTAoeFrF+&#10;bmQ8IM3bOUghHKMLs7GdowrrnEqFDL/DkEQY1u8VsMGajFGE+hYjntLI7pRYexBQLEvJKN4B0SV3&#10;r0gUUvcUA6KfvF/AvleWdOq+AO4WVKe0Eu+tY1o9ERBqrv7pqW3tuaEgdtH66NmHuegiADti2tnD&#10;ZYuFWUxXLcPOJ1/Gk6l6UqRTz7wN1kIoJMJxngRsdMnx1fLBgfmQX9KRgdpIsSASkWEblr3eG3HK&#10;5bKDXglb1jiXYtNUUXA6q3Di/T8healVUzykPLyIQj9FovtpuYUuzt4ZVl131Whm9+xpnlwg11UU&#10;xn71cFUig6wKK4ZKil3rci0WnIuTikk/0i8odyahrLmE8ZX2DYq4Nor5vsPIRgIkX8f7CUJkXxqi&#10;T/NCCCNX+xWLd26jtxfikPh6IkI0Jp9YABNXzSUFxEjAiYJ9UfYvT8fZ3NzYjYhMmIRqy60HhMxB&#10;YLTKJFp6fzJxJacGEdciaojLLEBnyjtblulGIys5MILJ5qQslBMOFWGHS5CCmU9XqCJmYzagVX0a&#10;FjKsKOn7G5XMugHQlkG5frZKLHgXJiQmMAa/CdSQdDciRc1OAk1ujtdDONvI6rjSh1WjD4tceCnR&#10;ZI2W/XixYJ5mkb86TChfn5MmaLqKOOqnCsm+j5R63r1qcRKb0nUZVqrqsaXQv50yAii3xWcm6eDU&#10;70c49yRPbFE1tkmaIJkUuFi/AxiO/L4rRpcbip1VFFMsyZoiREKGnOFi0bUOeVfsMhG8Lw0Gv2bS&#10;v28xxpnUDHM4T/PB8e5E2ssWm5tTFKrycNjJLqkSsSw4T7VJ48k+Ws0eUkWbce5DhkT4FY/OoIli&#10;iNZd1GGOrZK17+RJ0LFvJd7YI8X82oL6fY+yFC/FwVFxt21J7AMe9W2bllffn8hMAPIMVY436FZQ&#10;blMh6xqrReBvs7hoPFW8pVHOaqBmIf4umV8X4a2ocLKo/SNdqrP8sQhvyUBkNI5OgvkVKoJpOJEY&#10;MsXinwnzYyr/QtSfq/QDhWNgzBtfhd47ffXGlk/IKZlTP3pNaDYC19ttum4f44ipjIWDTYnWgMN0&#10;BDmFS2lwyh+qOkp0py5mTP0NGQjfkHkvQhCQa1FCujJjoYIc81pV/jYbfu6USbEQG7kA3+pQRDID&#10;yRGAk3hzkfVONp17WqXlKrgwPCr5jspoUDIJ/429W2wUGW5sAhVcfXZk+nDuZ3GcpqFZ3GjXVMSC&#10;d6FrU1XxiFzwbwSAp7MJKPEpBsQoOf/mHM8T4dq22TPdpK8K/tghVR0t1kEXUUe1Ke6cEjqn2cQr&#10;E5sItTLTg9uCmsn0f7KkSTPXdYolR3XqF4MY4ad5SzoCgmLxSZH5XjKL8Kb4UDqessisAXsAFdJr&#10;tsj4Y+W85b/WD3lwVubF9r1WStdsmCUVcWBD0obbyluzimLRP0x9yUtFhCJwqWNWEcbl4k1mIoiz&#10;+6HatfGS5lAiml+s/ePMEqnlVCiUAxBzPrPOJeT12qGyhuQk9qw4OE+RQ8g6XJPjzexz+DUXuo6c&#10;ytAVyeZIGIHlmFmEw6VeDt9FOnjnuw3aNknIQWbzSqOmIllriDwTE59ILnQuZ2bbdZrCGvBehC2X&#10;seq/i7fJDMrG23nbzhMhbeXOwlER5nkU0+RuJ77xhbJBAJXZkmkkGNONLFsMVMoPUcnNrTuMZjlE&#10;vBj0vGq0CqMiJaWS6GpxscAX+x3O+giALq2fvCjDGhBHawoCvp7MyrJSK8E2JyGNv/yChDxievBa&#10;zYcM3Vg12b/56kSeD9RS+pPDBjoX6OV22akdQdihEFnLGrLvUc8uq7yCv5b+kEqboAga9TeQ74T5&#10;kOAvaSJBSpg/RGYlLIItA/82+cOGfQqz2/TfWl/4IJNqwLFBbdO4Y6tNyl6F4C2cRYnQ+EUmf3pj&#10;1e2b6k0Mwc0FI0sWn/+gFcQryJuzFbAOMSC+z/NTOonBANM81ZodtOFJACJIuRrAaMEYlPew8NeA&#10;odssoXQ4zQtPhTs9RZG75i08TDXGKvP93D9Sd8ewsSYPubJACFZm/SGzmB8/KT+tphgUqusynIdB&#10;8RmcYKlDcqYINvGfADZ8URd840g2E6q22cwpm8xbSEYBE1J/UknVgQNM2rvOnSUNP/GE6kG86Gek&#10;JeIUD5Cuz3tON+dcJUYvd7FJwopKpqe65tppBDBzvzkf/Sb3gD2CZY97rOnC7nJerCrmD54X46Dc&#10;5+eHF562+fbIWfWnBzYTnr958V8HxnjlIJdrePB5bzPN8IJF9j2bsb0c4oyxJK5Iz+wktTyhVWoA&#10;G6kBkDtxTgUxUwV4iIOiav5f5wwWdfwth73kTiggOvIi9xHdePN1KCY7bIIk6IuzWBxo6DZ3IRMw&#10;ZVR3j6TtX7sZc7HEd0DU+FSsGK7yZhH8mVkn7szEhEmAZwdcgKTTcADlOwVPu00pOmp45dhNtLNk&#10;kbtUIKsjaOSFS6sqM5jkSeYOmbyZA6qj7HalraNxVjTuXDXbiVsD7LCbTJ6tG6XtzpVMLdKhlwe3&#10;qnP9DGjH7dW3rIOEOejMiKsP/YO+//3r98/fvr5wme/bC+cI9eYrdwZbR1z+8b/POjD58LfOSP7n&#10;dY9KbpgxoQnZ/ogyJ+xNR/W8h0fzopaAPR6AhYvbZVER38zr9tj4yzg/RbHgDjaCaA9UhROO3Enu&#10;hEYoT/Rfk6rWTetG91FCfPQjUZJrmw+Dc+jhGyMvewGe96LcPF5EL/s47wBrmncecs1AKUeYWqbF&#10;HLK7K67KX/+I0hIy34sTyCH77uRgjDaRhocv3vHAfWm8s/2Bf1Yrqd5hrt3MJEN8vEGAENmD0RDC&#10;fyAyMMpEbRaefOcESc9UaMxU3QwhBXxtuZiwSahb7JShRNZZhXIiD6BRbgFPOpKyJFU3GuwwbCJd&#10;PID32BQbOyzPJYGZIO4ttjIbWxwt+i/gtOQSPP0tsyw80v5G+jlHg5klEn9pJuLhnW4Z10MXxLKG&#10;1oa0l5ssz0JbaDmY/JWu3575qmr1ZE3v6XtEQKRDkWZ8aCdjdyb6GrB+OlO8FieQk6miLTbkbaZM&#10;1JDSb1L/IK9VNDU5HtRCr347b3hM6egn3MZY4xQRk2nU9umQqXJEP+aVMldjKHEHiM5CAcilJYK5&#10;DMqVzi/ijDlF0tQlzvZBS8ipwJVEK3qyjwG5JBTWfQM3vyoeUwJ9mCCKm9I9HSNA54PafEdw4Q4Z&#10;1MuZXyMUQZ1IkwYwQVebpS5edFobyu4DlZsuXb8esWqq7UGwVvY0y+5BdUmQtXlXpPwxlzkkRnpW&#10;Fvt5M5iAHPP5xmUdBbwjC2LhCZ0OwziXHpmKbOHWRui2FW1DnHMjaav/1N8luSnnVHEAcMxYTlmd&#10;XT1jZV8IDQ6JIC3NozaO4sFB2hviZ7H9FhkMKNotxSKvLVzW1fsOzvJddT1QhjSAZhdZTLE0K/O0&#10;DBSbKJnMysvODOf2MaS2E5b1Gnutc58KwdXq1ooGQzDctCuWWER1glJQW0vNTzMGJ5fkoXVUPERM&#10;FoRWwRPZkt97wtJeGZcMo9ITClm2F5J8kbHthjd4A5bcTLaZe+1qhXrJ4kaHtfK12loAcbA8QUvA&#10;POmUJoOi5E468/wTek2gFwivdJSbwzNwOmZZHlaZEhIU9qJCDL20rvnpQy/d/9zM/vXrl2+fvz3y&#10;RY0vejn9Bft9y4k2pvWP/2Wy7Kn9p0fm9v6ihjzHM1HVyp7SyZxP1ZB3AkhmSSm8WezMYS40Zk3V&#10;Ri5yOSOE+tmMkqv5iyLqhLhO7Rk6yM+z7sd0XecCmTd1RaXrh/kNE9Cdl1JvM7yrSi/NUTp0HkUS&#10;UcX6NaCkaxT961RKpVNQKBrAQakctailSNYUv0fpomIjJqY4XKq4M690WrIPi01nWF/YfCDFsnHg&#10;rnqCL17MIRsByBgED06V4O7GpOnZ3WE3rROUvICj/o0W3NoKJisWxrvOBYL/PEAKMw/4gughsUi7&#10;4pX2yIfJ2D9yPn1ABASgN/i0emHd1wMioH7fVZOdvKYjE3tJqQeb4mpa0NkkkE0sE365Iy8nT2PQ&#10;uWwP0gAwgc5EoUxXriH9ywauiHf++bZUztR5SQjlIOP0MQN6g9I1BFgTuPbeIe7CC22XvZU7DP+/&#10;i8sFHxiquIUzdY6bdS0SidQ0KL13HRB/9FwL/8tJPOqMDqosLvXHBO/17qKCxLVs8zX0WZy0RrVA&#10;KlXpav8NUabu7kgZVkhioxOkAUVUszKhH1jbRKuDaFbrRJc6N6nbHbcLYKpy1RRF0252yHOR7KA9&#10;NkrehXYy17PWWCEN8WV9xbayPCSRdkuD0g6J7KaYQzoq5Sb0pglM+iZebG5gBEirpK+ZOL8qwXVT&#10;X9tot4LuTDnKbYqfqiz1dMh+lfimHgN7OzmiMDbyr8wxKGfxZG6F/wPAO+Rfz1tfidQrwq9TCe6a&#10;juHElqPytMWuCq653ETI6W69umIRxIZuEdFXuXl3ZYLhR+NeUZOKASG9tq5M0xpsY0iGhdzUm8zG&#10;Bqfz73FOksEvj/g17EEhYUFKCWNXdwCLYwAIxkXb29rC2E2mO5WSVHtg1MND95q6lbVTsKxNBbgf&#10;xKMldbXBwwMuVC9HvZuYcs+QaGKfQusahvBGtJjxNZ6itudBdwfjBfw8L9ujyoO9R3xmAi+WPbWU&#10;c306PreDuA89/v+5+TezbiLrfNeOCfhXgmzP3CD98uopcm0qPb5839D60/O+QtA1IaWO3ZFYFoPn&#10;oVrZ/tjAYw/C0yoK9r3BHAgvZ8juBRAT8pY7PThGgBdkkaCq9RxagxOXUNz2AGH/b6ZcmpV5zlXV&#10;LrxyQqKMO5N38FEV4lu1YptDMoWY+fpsWiFjPsUlgMcHkwbzdcyhdy7MEXhPLAG8HE22HOTu5JRH&#10;IdrQyMGZoh0kOOGbtQMtwGsdTSXmixvIcuzyEDd1tFTD+ejMkt5W1SwxwgvVJ4MwefYltP6fBY5U&#10;LY30b6c6I2pOMZJXXjDK7mWkTv0pQNORNM0QwcX40q+QFcFVbMD+lTiDosrZ0rcEf1YaxtAYKjET&#10;vw6/aYCfSiF7HJRX5GcOWRqUpULUJMmLtFUc+oCZJz8/xFFhARShQ9Di+Xbs2cx3OOZylYjMc02R&#10;+2G00n00noVJWh8R/6arJVG+O6g2PbtFdI1Vm+oXveQHlBlXk9A+j0MbRF44XdAtjjgLD6vYDVjn&#10;bN+fwVghF6dtuSjSAl1dps3gWmlAq3+cp7wU+48aRI2dijtr0FTC25AS3MInFWQgnXVJ/YQOKEdN&#10;b49qLuOwBdQGsJfA5ep6QycN6VLsP46QBfCHqYxdmc3nJ+grRoSURNueMVPTacptNUDf6uhpG8ja&#10;27d5D5LLx9IKcpNr8807i5M+6jtZEDqwkyviJnUUrytuaTAudO4BA3pMtJb1oqyuPyn9fXq/j9FV&#10;IeXucO/yfozx49J/Qe/qqPagHxvw9JUfcv4J4Fm8+k1qJTu83OMNhtVpci8j9ZpC5rnxvhKs/pAj&#10;tpjgWDP89Ebys3gg7ypQgE1bVEz8DnANufwAN6PbJnJ14+YC6TBZ3M6p9vPr9EqgckpT3j7nQs9D&#10;C8rlCWyp3N2PvlWcozgKE3hZeBV8GXXq0NrSftA4IkZVse13tKILnejNZ7+7vv7WwzZBWjvHfEUz&#10;SB9kTsX/pMZ+UrzecIoxxC3jBzY4SgcjdgalfF0F6vWjrRpJNkvZvsxWKPPcNA4g27jld13DlLoV&#10;1ZdMuxUp06QKp1hUKDfHrqDD00IOH2sWnrusejNozsfEwtXu3vpbidKZ/GvBrpmtW2N7BgRkIo9M&#10;hBLXRsVQYA3lUVJHMLw40DzMiynmWPFj1lGJUusltRwGHIvaUWTmTdrcZJ71GoCzRd/TMSV5tHUW&#10;xco9kH+Z9tHobmUIO5iZXf2EX4ptPbRa/X6VtHCbHt1CosQcY8n3khTzz/lVHGveEodTDvcRySee&#10;0M6nqfHzHuJMTyN76WFBsLDdHssRlUQe6axK/FLivDO+98BzPqeYt0so+TLuji7dgVQNzTlEFpGO&#10;nxADgE36R234937bn4tkcDzh6dvnhxde8f8fR2U5IfrCYuDl2auAjmU8vSaW8fgfzgxPMGO9mIOf&#10;kZKqXKUIPmz1j9HZHO8mpmrf80z76hfR/F6zCODRuy2q++MJiKxZ5BCzC0n8JHdm5On5+o4ckn2k&#10;h6xnqNTpT4hItIgQIp7Ui6JCyGpfdTbBl7wJINcmCBLtcK+opBou1xFEjnlU+vCBg14DFz13N/KS&#10;I6ZyXCWadRgQPpMsyjZL0TiugOeWEhB2KPH6kkOVqrHsx5KcCtyWIg23mzZDGgS9v+u1rk93S6Fb&#10;40bZto900wADXhaRYm55pBZ0Xk+HYSo+OynCPMJ8K6VNK5p8k2HoH493+lrQH2wtj69PL5/5Aus3&#10;Po3+qtbyik8ReWyv6dbyZVoLH8jYQ7WrrY96SuS1Sx6hU+7T9BCK9Y3GeT+jRiDHyFT7X4/zrZkr&#10;qaJ11h1yNaHxAxeYikBlmgFhKY+fah8530vyaFuzG6oKc92odcwlATrinD8lf97UoBPrOmmn7HSx&#10;SQtTc2tJSiG3Qmk7jR/1swolOQ0sUWkp6bYmLnETJbNZVOlGVPJ4COQQ79x65CJMg+OoXIkBhzkQ&#10;A4mto+nKy7b6iZwIMB0VshBfcTxdXN0OZYPc99I85nGi2li8Tato4tPxpP5cIZPlJswInWcDwTc9&#10;EuTPuGgTLFnSPap+2g314U9EhJCe4MIrJGYPyHMqhBpsS3DePx2vxktvvlW9Ojyri5IeMaRk/XcZ&#10;3ZMnLaqqekqzXD9GkcumNLj6+x3uCWeMZKEa4Gas3yAv6UjoX2GMqIUQlPeAi/JvZLUoMJackXUV&#10;7ZyqpPdS/wy57SHkIWMjfMhvUSZ15dLZquZ3wv4EULPlfMcEn6UfEK2/cbOvXlvjZ9xv9xTsTUWU&#10;uWui3qniXhzPSh6hC6joi46HKpYUFj+V/IFh115Lx75Xlrsx56KkEMiLRfzHm7CgBfIaqXDS1paj&#10;W0Dx1rhailXot43BGpk5UI+xCuxmlwcTc4G0uzOQ5qqhuqrs2XAblQqADtJOnYhHc1nWa4pbDVda&#10;TNEQPUsu2pdS62wWpVVISght3kgekfHS8UBvZIpXnrX9AQfF1kAJy3MqU4XveXvU0IzE3SPjlP5o&#10;NYYqnExU3F06efq782KLEjgo+k3xDc7qIzizqeruqixsTyK6tIQD0rBiPvRtp6szJpNf41xlaiuf&#10;Nl7AUzekKlJAanAjfXQ2tgF5FqzM3ZI5s6UEcCSPZFEGQKnetLV93Y2ZU0HcZWveCiXQa3i+KJJD&#10;1nocxEwfspsC3PyLT2PXv61RUynpG07Sw8SOykCeHUDt1sxMj0mS26Su1eUiGsGSTN0lQUSNBD/N&#10;s0rAj81S2+BO3k8oh8qvY9xR/hGVX5fvR1T+iHxH/crc/9jkf0SYu0r6LQHdzFCkm8KqpCo6qkmu&#10;1INQa3wU/wbO1KO9rJrBjRXvSbY4aS8l0CFGSdhSkjtSjmfDu3XkEka2HWmifOG0s71+hbxSPjiu&#10;NVCmrpiDvjsdE7GUkcDc4OpMW65o3flIoUqRU9LT3E17CcZwVr4Htdo/beF1RGAjhSHf0pSYh3X0&#10;d0QP5FXgLnYZLCOl9AnNa5f3axRlCmsWha7Ryjtx7vKigW37gVz3pb9IrwUV5bHX6m412jQrTFJ2&#10;g0IOu9iNzLvi5YKPVfWKOJ9syVkdMllYPc3CGm9mKZlTDJgz9z9ZmDHEOUgSrmgRQZaTTsZVLs99&#10;+6WY0giutcjTH7kNSHoR71PDYJgmAbILi/4atId5Ffeg3MUhtHaC0PvMQ6UwumezvHfWzhnRajni&#10;yBw3/suSoSxHNsGoFupcTp2kzL/mlp6vSI6pCNFPfILZsGP6aDKxOfUljolxbCKhNGzO9oZXNPwM&#10;QVY3874qgemEICui0HNNVcwGBfDXPf008QRgcvhF4Hwpln+7drPMF8SRvXHqnLAsGvlqjf5ot/yT&#10;cbJvD98/f3n+widN+UoQp7ifiaByDs/+X4Gyp5fHhJW5ofJtosobknT8Tq5L9LaXJqRzAU7JxCEr&#10;+7iK/uI71KojW1F1kWiaKjovrIhgDwv6N68ZKDqZr9mI/8Z8iFqJWzcKP05bU9+viUVRJURn7QIQ&#10;JaTjPw4HE9HjWQkHnhVbfcpcEXdG747YcP6ZZUjLScdCNzN9RI5VamkyMZ0cFtLaelZ7kuUSkW7n&#10;ab+vxtGtxdEogTtAWNJ2DUgorqg3OPTYJHMB9cyUt2nS2X363gvRP+hXT3yL9fPDK97yP17OoDHq&#10;YVuuSfoJiv9+kkvxyaI4FrefqOdyLfpiThy2cGrbcz2f9Lmt4BFZXZbPJkvTmWXI5WIHVHxOv62p&#10;iOMV1XOUh7BImXO1Oic4BxupqFkb4KAFjI/nShYpIBxirdrhw8wFJAfyPoqS3jzpCmzJq6bsJyKT&#10;qxSqNMrUVwDeLKvcPkAHxnOCPTVRn5SPPRW9RqwOdZ87Zwiz5JB1CFySjG78wTUb4zLd4W5Zm44Z&#10;HJHIlldq2N/E6jw57GCpIPLGgVwy7qb8I82mqphXu0xMtAzj5sR4dILnCRBy+a9lkQ3c/YjUWEZd&#10;Tmjjbwlya9qWaHEJY43EyMs96IUp3UA2iZSbRaDo5ghjEWkTkRl/Uu7sq+AjzUVMcv5ZNGzm0kZ/&#10;9LK0UlUpXa6675TqZnGchGuKB5BEMn8ZewFhkegynRZ9mHfy6c+iFAzoUhLFUKeXHhsDG7wuCLkJ&#10;kOsWCCIkYYFPl8uTErfuG2UDmGc6RiVGNwd0AFALbStoP6orvP421dG8ocRprIGpjZtEFRudGUiO&#10;O1Q/3lx4mweWLX6NEAm+aX8hDbSScSDJ5O7N7OByMFRmFSjTIh3z/KPyAExElV0gZhdlD9BqONkt&#10;tPdKHUTCuQdlgdbMciSI9iurcy622TzRa5r1NKUbIsFfJkuzGatPKHgzgnkYwqfrMBd0GLlW1mRd&#10;OK9c12LLoOICeWvikvjM/MAPItHZApK3bRNuNGR3wqzeeanDrRqfyVxDc8q88Kom4m0kwuTg+vaA&#10;xM42WiW7jXR2u5my3fN39o4kOwbNLLWgWxZUzgGYyo1HKtuTjzfJg/L2nWnC8mpmM0cB2+dlgj85&#10;Qfj2+PD56eU7E082gumrXx8YeJ7zJHlPPL9/zfxgrkZX9+FOVoGGcb4yqjVH2HRNNT3MwKL8czsx&#10;O6n4krOhskeVVKt2J+YEPM/ndqjnInikrNqUOi4G+jaW/MYjvQjllZgapT2MVF0dFeQZzZGt5LGe&#10;8Ftj8GcccZ2o2j1CKz4S9WSNBwssl/TwR8+pQ+IU/E0Hp9/0BZ6r1DxRAnvK0cnyQR+SIWfmo8W8&#10;iSg707OyedGQdnsxBcRxbxXDpCg3E/3bqSr6x8Ui2f9pbdp/fdTfnX1v8/732OYock1yex05yMGm&#10;k9v5bbEUOABLH00Ooo3odCaOT++aBQK+mWkM29/AdF0DevIdchFwxFLJ8r3TZCWwjSsjmoSNqHTe&#10;RzoN7QKzuxllpP0xmdXKQpc/QfhXpWk73DGRqaubIyBEnNazd6YwiSnIuj6Epp4nqz84B0+t0Q1W&#10;DxHvWnQNnOrU76hus65yZalfUekKOHTCRXUzXArWc5LQvgX8JTJrwngSVQFZc9niO29YTS9wB+M4&#10;Md3YKtBzSGTOG2ti9o6hyhunfoJev5JxiuULA/iT4rARWOOUJ0niyxQr+5+CyZyRAUBwQCps0Cnv&#10;oJOnyXM2TfEwH2ET1Jz24DUhjxn05MezJ6ZVFIu+lRBV24CkXKBFPs3VJnJxy2QdC7sxVDyAJEy/&#10;9vdaIs4HMEx6YOJRGFavbkRMMjRCFwdLeHTJ5DThc6624huhRQn2ffHIt+LdY0d+pLg4SEEfbqHB&#10;fhYud7xjhbWX+gMPc9zBSuBL53ESs9LSlRVFu3VEbtv0X6dtUi7bhNmd8qeeg7MoPyselFs28qCG&#10;uHjQICGQi7+jqHtDls4ZjPBUZhZtXBJxfGW1Y6ty/URAGWIhRunV4EiNBG6JIG9pZC6Ksd1Z3G2m&#10;ip2ttjK8Wc64Vektg4I4qatG3SxV7s4esLyOz8QLszSeSNlEIlqEjyUfRWvgKR6Uwmyc+lfCVGN5&#10;T/LHOJKu6VxJ3mauyrfFzpR+Q3KUoHAyywJvrDwDrORpSMiYZP1tHW+KlyPIgxIyynDmAm5eFXW3&#10;pMxuhAsYgu0zocNvyXR0F4uyQsgQgRsZ/gWulGt6SvB/mN72DVta8gcwKPo7dKJgNeTWXmcavIao&#10;pbrP8+o1nl4d6kZP43N7Q0JYjE7RtPmunXtJignfdAGP3+ddcX2z0dEKxS442dRDBjoRc+6hQXVB&#10;c4nwpGfQm7C+bABMjzFarHC8PuLQrzQu7Zb8Xsb9wXUqtw5YpxK+Zp36lQUVr9qwTuV12lal16kv&#10;34516stskEwUGY9rm6IG577aaphrYosypiuAIZPVcIOrpryIU1B8thWU/5zr8ZDZ/ZRj9pAFm/iY&#10;+8FRRsudHG0H5NuaGBZhPZRh+CyAFb97sb9IC0/KmLlQId4e5b4GZ267muR7OYYMq+gvwT090Fwu&#10;r69pi/0lz/FDfeLM+El8ph7Ffk3Ut24mZS3P6EPFNKDUzYFqjhtlKa2xyBFInC+jEm1g4uEKZLUL&#10;l4BIx9zHjYkkWiqrsntaU0lnFcCUL+RPiuWzpulGr0Y2eW7A5KHuTiTAeHSAUCuVbP2glgOj1EPI&#10;IkAPYxW1yzYELXq8SbVZ0JfJxknA3QBZgVyxAye5JZe0OVYBb4rLHOdwKkLBCfECKjoHtoLovnVB&#10;Ev3Ti81uCbmMyHYu0TTdUW+teaEbASRJF7yd8kZAV4ymC5VVOgcdr0szw7TkTqP8RsVM9OeJGXL8&#10;0IrWmC5923JOhYUN28XG+GmeGqXpKCDfyGQl07/QkS4Ne0zy7jxw3UR2LAK3noodzE9x/Ia7spvi&#10;g4xFOEXsrFLV+IeHvRE7Co4u8hadKeI/4vs4exYo5Fh2GsZK1yllHJmhOjhrK6AKBfL6bXTgjV0/&#10;nbk4638CbP9VRcVeNPHQpDS53t2CETuX0ofUt78YLpqA2n+GYWSitj2u0gWgtscRPHOvW93IOJ5f&#10;BrTgpzYRTL7Sxavs+sObWjHgVIr+7jxRsRg2GVotHfJceouyQghqIFeyYgJFrFFtjeRO5jMQkMno&#10;1V1+cS/bXlJ6xLctrml/pywZcOZCSgNol0KcFXyGLLwwkWEGKKo6eyNPtac25we0aJojBszAmpas&#10;4NGPjGOgIru7ubLiw457eXmnzfLQHiID5aEg0Zl7jxM1FKO5tDNJFN0AFkGHvTiYe2cMu0wh5zAF&#10;48zLQ7vfH5yAvRBF//z49fnpP/97ln6ctcFRnl69JdITsG/HCZUXfSShRyO3BWk9NwCpoRhV40ib&#10;utpbWo78yBWlpCumXPLJww6DDku/bmk8iEjQf+Z0doSiq/Qx2imvHEV5dtuP4Cr/HrckobwazB3c&#10;Xd6/4bv0fpNK62hJG5d/rXkK35lo2W3qNxl3Jbyj/HtUCrqqsET9PeQSfer/h7jppeVO+UqH6jjz&#10;HXHPNLbTTQ5PZoD1bII/mJS3F2rIzwtDatsbUZy9GOWm3yDZ3QkyZ9FQLNv8zTJVMd2DqnHXA7ne&#10;p6XGs2f4unW/143p1sIQ1FnkMUp3M5KgrZf7cWqvM9qKpLuYNmTAw8Y/LR35h4oUIPeYxBSRyPC+&#10;2I3XXjXIIdOEI7XJjFJX5EiT/kBgprPaC8hcjkbTYLC5A1Th0CkmLW1mG/qohPtr/IUAQNuewSmP&#10;eSKHrheVYbiJlAjB0l2pNg+WJaiYJa3h0aLUTwGoy3KmC1u+0TOl+m0MJd6hpBRsHeJMRI7ePE99&#10;XLvOg8DIIR3NfVKBOy2/cD8o7aIiuHqvqYrBx+zA/qdi/TvG93r+QOMrux8AnhqXbu0bjV+VE40N&#10;eV9hNwJeRfgXBA+x3inCXEbfYkE2tjqeszszHn1qN/JHMD3AUu0KZDW4Aqjld6fW88GIEPbxcsjk&#10;hSCZzlJxctWWVu5/kRoqQ3m5JatECGD6qouwK006EIqfe0l8wV4FVvsLmxj0NvNWNGMUm1k3MSIe&#10;A05VpZCLQI0sTb9M25lI5jyBOW/qvP4uMgXWxYANmdk02rNqTFeN9jeBq13pPSlGlSqLnkclJ6s0&#10;eg+4+h6AER6cI/eN1IUJo0i1lXGLc8toSXYwrm2iM4NN/ZO+KdfJxV9G6yjr8zB/L9ECnsgmeW+s&#10;g98QfNGOTvYkdRZlNijFstiKWOt/9EKV8bb4tuo/gLyhftSRNG7qQj+4m2VAVZmBXMCP5bDhC4u0&#10;6trEDxz0Dsf+bcBUYImgP47exjKUdw3OVtGiRPDfI9msC8eViOLD52R+C3mbGQLl723WUHzD6Abd&#10;UgD449Sp+JA5HdYAF4eNGGcffuTFAmvek2BKCbc3Q12tSYuLzhcFDw2GC4n3ki3ghU4Aj8yFXDq3&#10;xQt4lyIa6uy/GSqms1zQ9YFD4Dtr/NhWS/Agc6EdMbY+lws7ur2PhVXZ5u9JsSx8WNP7N+SeHX2N&#10;QKqlfinNp2Y1Tc25UI1XDk7WhnLPyIk3JaxHKDAbE5JxrtekUlbgi/1TvFocFmq/QaotPavxprjM&#10;VjTPznL0P2hf8lob5O7cg18RLKMfZjzI3Mjwq6VntYyTFysRPWRYgtKstTueTOUIV0tRHUjLerGx&#10;aR49hK2u+l6DnkYOSqwkeVbG5F46i5tiU7kgX7QOmzva93k/xvhxqbW+WPY9BsrNziZv1nhNijSt&#10;9QXbxlNeSi9m6LoCyqUFlsxxNhX3HFAfJnIoVoL5YXbFT3JNg9DHbE0S5CBg2NN/bYfn2SptJ6ZZ&#10;yooOJLI3OitpAPIEIs/xJNiqUE32gGnwPT/iycZMVrX3mHDPqty6lc9enakVRZGxzVrbtSuvSmno&#10;HH5aWbbXnYmnOXzEpBhWlTUVCIZfZZTUki+yptQyX1uICt8CRiwgKUoXyG5HXmugMnJpSqlP+XhQ&#10;hb9avkNNW6iajNOyR0F0n9ACRBKxlQjdN3MP1NN3Ag464dPOURClaqE1BSkz7JO8ZIb/1uqhrAtL&#10;7WD/k+JDOWzboq3xl4vgppu24FxYy3azgow5KKBwYy4xXkjZimLSjGKCMne0uFgrkC4EsExYcrXl&#10;Y9eFDKHlLZwwD/7RoR52W0CwfVZPlL0DsCTNrgWymQ6BCmdFG3ljuTZAYbdgJJd3CdQm+khxE7rV&#10;LBSLJiI3d4jq8wclFBOEXPpQR+M2oRPMPl9ScWKD8h1LU1DEIndfgbAMejK2ARTL9Y5jCZYtLoUN&#10;vbaipTB/6+6WkDYxXvfwq+hpu1TN/VC3zaX4l7xibHG2+J9lNplUUix3elIsOyxXjnWVFSgmg+Qd&#10;4PrUM3ElG5JBI1/rY8rI/7JIxXZcq7Il64BHLa21IOJtqJZ2Wa84y4W8lqikGf1SmZH2aCk/o2J+&#10;l0Hamsq9TTlsywzJvBMGFA+Cmm9li02HiTx6rjyQsS71E2V+wnyLkwL7kCimGOLrmxfnCvbFtovs&#10;1JKWBSyuUCPtLechc1d65P0+PdsW/pyvTefOB3J7MKOBf80nVbSHmwkL649Ja8KSw60ke7ijDyC+&#10;nu1pzebisjrGm0cY2BrNZ67PWoxZPqjFGPpiQNv12kfEHfT71r62mlv2GG4BwwZkl6qsyXSGauXi&#10;5gE86jOQakBhwu9bacys6QVu2F1K1xcCx283e6aL2aEjj5662fDvAXrDOqXrhp2DOIjq0voJsiU6&#10;FmQUB1K/Pn2nSwiu+Zc9YqdJWCbZpNnZ6y6sqLdVRxSxLdY1y7LyYuCkfiutWcFAdqErd60dQkfx&#10;JIXbhERwdukT0b+UlvpH/114oqSe138cNa6cJp3CsmyMeOCsEVX4AxzjQodUUy15GkWl3uGlAubp&#10;6XnRvHTtrVw12egIJR+thCKdQC066syKd/cUYfBpNV34z7PDqr2czK0OxdaLtpcJ2424gWur3GpT&#10;+lYVw4v/1NDfAZJR+qs4Rj2scmETQKiYTv20/ZaOmUBRxA2p3wZM4sKxMk2oMYwe0U+WobSMlk8h&#10;N6FLsemouOmXkl1bzPQmOMZMoYwl9kwV6IW7h2cczWlh1q/0GV1flc5jsaeMIVKilPUPya5CdOVQ&#10;bNhj4beALXQR4ugf879KaomdY09aV+eDSBQ2ALQPdSdPyG3gFKtoio1SP51Z/77HSU1I83d8LjhT&#10;DNhbPnDOmEqpR9R7OAu+VVuKlGCWH7XO0uF2EbDVv8cwRfzDClx7bGerOBr3rxi3eKS2MsP3Uiwi&#10;bYU1XKi8A2xhzY3SN4CmM+JUXbQRNVnIQxnMjY+7Q/qKCHQPLUS/Sb2h3+z5t/NLyeHp+jiUpMiA&#10;9RPIonIVfiFljh7OWCjlfDq9LDKtd8+3cQWd6ZBkTrypNOgeWqg+uFmCz41pZJoZ1ryPLdmOe9SZ&#10;dom2LwhAj/mdFw1a+r08ZOLH+n5G4ukVpJr5KOnTfTJInp+VWB4WKtcji9Lz0T4M+VB2qyrnj55h&#10;CuZxNNIfHoEo4JCgpRTUnBVikOpJptgeuV9zLUDZnhCRfPrW15//5EnDL3xhgY+166Thdz1XxDcX&#10;mOE++xhxnTR8Pq96vHzfk4ZtBMnOWUW5nJxwbKB0umC5TyDkPZQ19H7yXefAnEulphnQv7fhqmke&#10;cQvf0RCheQVqbm4gxHwuAw9+medD9MriYz7tznY0i87jKJYP0sMqLxoAgD6ZA+gAq9OAzOlR3M7i&#10;Au1jZRoBHv2euRxzvpzJCuPwqTQGGlVutoOZb08qIpun96sVyZPUj2KVTsqb5pvhJANAYLWNKYDH&#10;fEmStJ0YMuejENmYgQm6WD6GXNi0Zmoi+9VKDNTUq+XMMX+yU23U/Dq2OwXxPN/0iD9ccs9Teapb&#10;u9Q4gZr4ZD89bPq195b+ZNP49vr983deReTjIw9czuH6Be3jicZSAvgQ7vEl1fMQ7hri0V0Yos43&#10;CiBwXPDeo4o66BvtWEkc6a5Y1eaTHUX08v1FeZjrXkm7tI7hHBVOdYLTTTQp/ZKnki6tGh1AFwto&#10;8soVisy/Kv09egUtfj3Kvkc2wDFHA/iXRX1PTyqLnf79/y9V4y5u/P7/c/tlu0QqZBr5Jq/sUxa6&#10;L40ep26Fc7HpWRqMyCe6nade+DcZg2gMfoqKZE36TStoLsANygeArYDAG0XwxlGW6YywXVRVy2mF&#10;vJwq2rxRWNnaOstSwRa1TW2rkKg22nnJ+gBwyVzkjG6Wt5ANeqVdSthYFkKilrguo/QixE+KQ9Ei&#10;vMcugKNOfo9N98fq+PIBk+oEM1LP3E5L/idPIfqsgedk2uh68bxQ01tG7h2c5iMvhwFz7x29LwNd&#10;j5zKnYPmJA9a06NnFiBYXoAq4xY1RO+qIbsHgD84pL1yBv3zF+Y8DGlPzLF6SHv44iuSPaR99PLp&#10;Cjnvt2KSmRBhibV4IGTLVcipyZt2gsr9Hz5wXxoqRyUYoxyxi0Ftt/ygod+TLtbnuPIzMpG1lDPn&#10;iyoRNl1DC1XaqyjFEbZwTUfuUIA63uTFoB6yatNKgfFHJr6eqcllPcEUzYS2Bf2U+6NQyNNczPFY&#10;Vez8LNedwc1rbRJiPRtH8WQXSaCaqQZtJU+06J3jV8c+JTbILXJR8hKN4w8zfSOEmm8JiVdibkLN&#10;+8RafPIhqzKHzrXmnbSi74kS5BWg7ybGyVsm9OuFbUlVV1IxuaycvFi8/m7bK9nFgEmD6rIGhwxn&#10;6lJ/JCQQnCuvWufmrVAm/OngFU35NN9VYp7mWoWKwyvScnY4uc6Zrfi4V3UNJY9SLQQp55SULbgy&#10;pziJhrTo9dOqLTop74vTJ3HxbNbcunuZnkzu47gAvZuvG+ooG381wTvz2qLIsHIfeWNxbH1KWI0N&#10;BS2jjpSnmNWRkwVUtbS0FyVgYn2wCfKtnZbipdhEOeLO+q9F0y7zuebNwrM68pZJTB8aWi02LznU&#10;/Hwe7JXpvfpR0u0ZLIi3VaXsudrLZ87UHmiUxbAG0VlIU5lZU09zFpEJzZA+hqczmVU3AN0ChTc9&#10;hdLLz15CBquQ7ldKVncaWobwjmAZ4M8NZoR6Hr9+fn7+ymuKL185IUjshb39vGJfY9njzefuylrp&#10;m+SzeUyjZgbuXVVNXn7RtaRXVDU4MtE29zuAAsnds/LIDeVc4hsz+sdHZBIbXbTz6Kn2Id2rKKj8&#10;lNkITjchCiogVcRksp1LzrJhtE/HY8jzzoQYpodE1FmlX0Iney03r0yrWa1HZoSp3CjFyTAngU1X&#10;LblyW0/QecJBaj3ne3eSo0cygCcKpNzM7Ohw7Mi61+46ot3RcVoZvSUiSzUdhdxZHLcrQudYbSMQ&#10;/x19kKTq3kXdKH+p+NJlVNabzoPHSyYEQjDkOReFJUdew6SXzNlX6E2FIvWOE4A/dEOie02IFS/z&#10;PhYkNLhHJEI5ldZwN1faEMUQ2pccr4gq/i2lVtMoqHlP9NPvyatYkaV+qtQnvOOmDtEJddGdZMii&#10;CbE144dM6m2RdGldI6nl8DHnyAYXkpcON1qsbAVkgZyubr2RL6W2nPJaryfOICdErcB7Hi7HGjwv&#10;YBiSaVl0w8VJ51GCh70yu5ft0j3KoGmHpDCJY9T0fXTOQzHPxiFUwtJKPuZ+NunnCaZe25Q3oqWM&#10;FzrSLJ0DyZ4FKfNrqoxy/a2RT2cbLAYiPW1N7pcEaORpw0cPhC58LaGpaHnEwkR//Mmu/Iu68pcn&#10;hdpeCeETUudt+tczCM0z+urS//6PPlr66UsFoakwDLdaT7/FFsLMAvOFBYE9+d0kmWQjoXnGTarn&#10;c6W6RkVf2i5R87YXx/3ATXBVya3ZfJGyhoZnt2qBuJOttvvkI/A6+kT/1rKrMeFgKA54PdCA93gc&#10;1Qj1dI7X7irVaeSILpTOgd4RUnn/ND95qtdnpaYV44Uq/HaCrpUrZ0mvUNOJhkU0tyJKp2W59zjh&#10;uqxcLhiSJAcj9GagPRnIuY5LJ0P/7XFZItrjNPeZ7QXNMLJ5gNGAyjJAJYnCS1CbWeZPZ6v001YX&#10;Y459fRUTkXEcGEjnmjQyuHR9FMHjMZttiDG1IL4c0d3XY3XPKqdI/smm8/3b6+enLy+vajq03vro&#10;77dXW88r+iNIzUcn/FIEPtYOJ9t5qiaTft2RbcyhSngf0lBNZ/5YSaG3vbIQEOm1aFaRAk79Kjnj&#10;QpLVWP2R2jZ511VxjNurwAO+CLrPK5Ct5qzDBGyWcMMpRtR8CxeeDAjhow40H6oRyUzZlNy1M59X&#10;Dp10nQV8zH/O6ZtgMVCBdFLkOsUzup8sSu267/c9GrxH6oI/xjtsywfZmyrt6i/vJSxZdFr8tEet&#10;Tw35pPOuWdHT680KnWzmEz2O6OxTljsynOvxiRGUSUvLrwfwuF0/XRWGTHuWg/kKj2JwWRnXY3uW&#10;vcy6JslRW8k+/rNJcj0c02ewTm0pNaoxHrhmUXGW2mSHD9mewleXmOqWQcL+GN/XToLOFia5O5u7&#10;fPV8ht28hw/N6FvJ7UU8PVDlELes/D/YLTw9fPv6+fH56+N//veqds6uJxrQ/bR1ul94ZkDVkKrH&#10;Y573BZldwmF+3wWQ8O4u8M483Svre6uaJM4w6olheaUqNh2tqs3zCOYqMwNR9MOrSdmbjqaBqoLK&#10;k2s+TuPsGiqXdoRRc2xCQB6omU1Pr12zUobwNFCd9Ta+2knbARYsDhK3UvzoiwdeqphgcbxGo6f1&#10;OSuf3s/ehnmyIF4A9KVB2X9Vz3FNWpP5A+JRhsSediDc1Z4pib2V+/0vdP6aXo6TIpyXTodKI8A8&#10;rapsoLqw4vqzakKkkqpfeiKXXfskwIyi30bpjKJj3OroQydMRBI9GweGRz9Lb1roKjSAiYsSOY10&#10;Ka76auFSjkjG7h+rlmIIubjIheOluOXAZHQoxUFfGZ/XGnFpdwp4Iu4FhD6Wx3zYjRuAxipG0/vJ&#10;cQuYustiQQeNXb1klleLGl0g+fEcmtXWtS03WqjKOo9/T8XfAgqs8wR1Z4PU/hYXVCPhMD55i3r4&#10;fmmytl4xXCVVKc2FJKzN8SDprIJs0Uie9bMCDyHLWID79Rw9LtwtkdlJpiqilMWubrylc9ah7NaJ&#10;Jpm+vgi4sVDVTL4bRMpOmiVHwjsKduZFV6qVN4+7ttTJ5fCDBPBXTyR2Ai8AeIATjbzZqMHUnkC2&#10;HYgYk1NINF7VkY6ugC5+Z0JjlQ4FGAPKcKetDbh5H1XKO8Ct500xRQ9nnRRKWJsOfho330vXB4/T&#10;b2IvNyZVdqolznKIBV3XCIWtzanJFCOMS98ob9pTvFIfthHQe0BT+p1OSGxmkMprTlJwprIhamWq&#10;YizTMX07ztVJMq9JFcZhgARcoBkrFBXaTPem/Mh3Mhry+iEeuqHgBPigqJcRV7qYmN8YJGYv+3cm&#10;hQa8NaIgQwgywUkNiXYe/tRdCYc4WPKlWdJAkcrNVbGuGZdpmO1DfDJgGiLQOflXbWj3HjOI0rL4&#10;dltZTs+9ptVy8+OcvCXwCLA79dIkU0qy89kbTUdyDkfqzDax9J7ICg2gqrZqi7VYai5rhjKEFx8o&#10;xn8zl8iQDwhUunqLTxMs+06/hQcEAhvvNA3Xmf5xViegsrh3TBbHxEvbY+VS6U2B2Slr5jJgZvlM&#10;8iVn8STLQ5yFftPVRu4s8TSyuR/EDQln9lCLDTUt+z/WzmY5rhuHwq+S8iabOCO1JMuaRd5nan7e&#10;fznfAc4BeKVWnJlyWZbYJPFLEARB3tv9Adq4WZ9d/MyIl2+d+p2NLwHvN/YAb0RDsGtu/kq8W1Nt&#10;x9HRLrod8RiiHIRqMub2lXSyp53YSAsqVDYp4LDnfJUSGtMDBwkniC28GhUHdp06EUzAjSQshr5E&#10;ztETmvU+VWu1t8BYRBJ5WkwSdmrU+Ahqf8PL+GN/Na1i6+8Ek01XvUcHU0rdtmL97O7aoEhd4WcG&#10;L5x7sVTaNK88V6rHIbTycLxPoslgGcJkQ4Fi4iX0i93E4GDSc4yezKGSh8ef80iOfc5l/SvR22DL&#10;ExVQUW1wSdPNGuSU3KHmssdFTR6WRbS6ANp4RNGICl3RcaMGQI1D50NHFNcx4m8cbfBdPM0lexpd&#10;AJDAi32lWOL3W9UuWP6boGwmaxf78jZDZug4X5VZR5o80OsNeMCmHZBQxS2Ll1w8pZgEJ8U4FBUb&#10;naD5BlR+KwwWS7mrKISLJXvN4tp71mLf7yJVvZOnBTijg2sb94sBdb04zHvk6Q4Hqimd/JLZI3mq&#10;sjvot95xS+2DNSS8N/v8kt8yiQFLWtW5HaHqY/ecU9xiZrIkmMRh169Rr0bgZc7TCB0fe3f5c/3l&#10;zf7yFV+EQ8Yw2DW2Fn79evuVfy/zZbUk3W8Pyr232rJmM1v5eXFe/Y0N9Iv1xZPQx5aUzYXPD+UU&#10;8pWRcjw9FNepIeXX+NQwqDTzCnqx6DII9+vyEcIVhmC50/rXMIcELED2T9CEPzrSi2WwSBeAbUPQ&#10;k53b41b6JXGAx8+hjBx4zB4viLdsg5SttV+gDrfpsvanc/jBpnP2/vjcHNvCYc6YxKyxS003J7M0&#10;YjdPTupzmYN3/yS1jt8gXpvAQ+43fLHr6XmiCmd5VExKX5M9URL0HXagE7SygIk1AEy+hQ6rzLwE&#10;WvaQYFmKPUIbR0saLpJgIIrfnYZJBGt4hin6HxHNLNx0aPKgQvTW7M+chkw+bjHoS6Nf3vD6j1pJ&#10;SUN7a+sE/vGq5x9/GfkYEYKuA0xeFI1MjlRqTs4OK0t0qVSG7UC27BhKyuqRkie0zWgzm1STjH6y&#10;8DpqfUoCtoZZI6HZK5P7ZEZ322etGq6G3anI56qtmf95q6du2cIC32NLo1xEBNKlFIr/otGlH3R0&#10;s/AZ4wivpkCr1Asi6XYWGJtsJQ8ySenrhU8DkDMvNkPkRTLCRePKYpO41FGVjkzCHB2AB6+RB2ax&#10;P8bOX+0eHGBZUDkQKelSaYmqDkuJTLxStK0G70LGsoBkNPhIf1hlCGUhPmiBtonJsW7zx3FQWwMv&#10;yD2EwmeMNCcro5eWOpdHeP2Lz8DYqXKlqHnmeGVebV845vQWLIdrSzZZYbejGy3n2aJL2t11srmd&#10;IIXzkMknMcGstbo02UahuM3Olw2OuELZhIcQcjbxURfTelGoVvforp+MVoby8+bSqpoPxY2uB/eO&#10;PxilQ3G3Q8anaD0UD3eQqqbSOC/NwhmMwdM1gIQvEyzRFfEaz4HcBvQeJhIePV1VPQfTJ5UBXxUs&#10;nbt1g3CZ3BJMlMmJtF7JWy2nMvRNqF3JfdfpiqVOVyM7dOBuwsnkqyieMpFlijiDPwG/CB5xPY3A&#10;c2kOcY8Yzfd0QFhhejBU9t38BJr1CO68VXjBqOeZs4x2qaQoi76NIo2iOg7hXXNg4gYK5mMl7Lky&#10;SOWCxg6nUhx3RzWbj9XNsiGINA8M0K77HzoeBANdHEijNejNz4mbUCytTiMuhBgYxiLgwe1KaMJQ&#10;WVmADIyxqHk0UTKHn8gvjMdGTR+b8S65G3WF3M3NYnUMHv1t3CmoeTpeRPSHa3N3FRlEa0x6AJK3&#10;R7QbVcN5xJu7dtoaJojuSXjzRQ/texLIi712hHWCNBtfVga7d02/LOjSWQ+SStleor+by6XKI6Bv&#10;DVaokB2ldvd5pJUNhaM+2ICrFk8C8V1upXHqCQOqCOHLDaZsniXOzEMp++YtG1jmLAbYWw58qfbq&#10;qR63rEyUX/YOgXxQC/ITY2kuAz/xeMvj65c/vvEdLcQYPKb+PWfLhNJfX35l79+H3o9fHr9860Nv&#10;WOPQKMOn1NZzTuclfNJWkqBVSImwuPWG8yKFFW2SCmm7UcdsyWQE3ZkSZubxqS49Doqsv8+lFcIk&#10;b0WYtGiwsUub3jhrFj7PUTq6T3BBfEAuZmmRo2xgje5ThkIG4H0ZMytCyXKS4IUUwq4tzg5RicuW&#10;VRFIbioSJhGJWgkUs7170QnYXIct3fWUrgldEzklWVZPc9F20Y10/KQ5HcVuld956EE52Bc5AAf4&#10;UExdmBDxlLWkDJ3AH7wtv0dpgANQ4rjD4Yw0qFVbDnxKpseQdXsta9NqiOVQ3XLvhiASn+bx0nHq&#10;5LJwRKy6YOFJBo5O2y/pMCrPFMjYchkKtijHqBjSvH1BqZ/keuke9pvjwu4q6BTHVXe3FJi70h0Q&#10;d/otjRhBKXi5uQczdRTSUyouUv8HEweLjeNTkT/S0Cukmi4bjBotgHG5+Jgeo/BVctlMasXqhsOG&#10;VpgTJuWeHCZ1Vpr7Q+41KGll2AhHqixBLuNqoOInranT365LoTXEJ6gfIHRzXf0JHg+OIj2zI4Ns&#10;DyWP01auw5EkzsmlsAAKufKneF2TJ5L8/jXHFXJ6yW9oe9rK4d5HLo9VBO40SnGecxswH7afF5QJ&#10;vmdTue5WnIbMiyay7Y1x+vqesk52HxV3wK3SffumALq3aDSdRS8zqt0UwLw4AlF3jWcJ4cu5xRnI&#10;9axr77u1tfC6QXuCH5aDcfFiJN/XJq3ffCggRR4PrWadq/E6Un/LeE4C6KH1rEdFY+dbTg2Z6lEW&#10;uqJ7Lys6P8rJKt2TVJVmx3vNV5Arz2CFc/Ccq45SQ64u6qQl66RPXWSF0pH+HTPBhifdlQFVs21Z&#10;HVN7Tq6tPDHKIIVbNuC1cvEs7hPYtaLSdGqxaTSyqkZD4gBErYY6y7PdAxIw8dFgwhNc6lAspSDu&#10;BJMUAlbjG84c8Tk21ajYhBgehCoZdavpbeOTULsy3j0/EdCsAJmIiwiOn6SPRH9p4Sp9nloAbTvM&#10;J0ezorvBErdQPCm13/UFAbExeWMkCgpE9rTFIeQgHC0dudREhNSeZ1w9r4Q3SVVk2mxsJrtYY3/R&#10;9GQMzkzL2I9kGQmymD4ObhLm9LKfUL7Q0RhnuZMabz3WSJa+3xkp83vy3EyIHmlGkVHdHY+MQnD9&#10;lxIyBdmWftB8F+aoPMFTzfOd5dOL5FRuz3ulZSgAQG/lPZD7HVPLdAsTa6tpLLUY+zH7bfDv+Z6O&#10;o76Mn3oyxLjDUjVfQGbThVCmpbkw0ubg9ACserPX49ZVIZIDn+D+2clA4Qx44Ucp8nGuk5TNxta5&#10;rfu5FVsNiLr7mIn1KXMREXAJWceYP14DwM8ibFGh7WARV8icnpsWnHnWYJWHTEaVzkbI0sWmq3vo&#10;d95rhOB4QPcHIf9mKzVnPfCbHbWEzpyDE0agZUfbOcilkk1VK5QSl2A8N3R6+b3XoZ+3cX19fXu9&#10;/f7wUBvXF2IQonC2V28Prcg+A7rdet/67rJ2NuPwniNuGW9idNmUFxsZtUXCq2bRrgHPoR/KyPZO&#10;I+3MN0M0N9OkqVXuvmd3fLY6+BypbGU2FNSPi2XhiosFdY9ojUruWskc7b5VH2ZVPHfSz3OgikRP&#10;Ni+NF0/B1NyRB9tASDLlyyZVnkNsJoINFQqHz0+oJivJ+X3NJJMSpUgrSBuqBHqaV7hBs4WVUIdV&#10;e0nSzOgID2ycQQArd8s/hzv6CuQ8Mi7MyQvJzrMeyl4f87xMMevVpcTvdYlICSVZ76JSlPhdGi4X&#10;P15AKNw8ddORNQ1tNKKKom65/VSX0m95dM2QiCNcja8E6+I2N62iZ7r2Os1imClEBavmAB2h2g87&#10;rtA5JeHFLznrQRQ+rf4JrD3pdX3QisOloelZKJGh7ewVF5Sr4GgHx9760VyEBISlBEzRUZqE92EP&#10;goy27wglQaOwy1C1clZhBZueHzEGNZxoQjtOh29Mv4XG++XZakU+RF5eUWA83lVbrTwXV4ztUxyY&#10;v/Go/zIyMRZGao8GjnhaqRMP7NBJkNkGSYTnw17Pa60zucmjTjljhGLyqFcVl6uX4ym+J88ddXlt&#10;z/QTPfr3F56/eXp+5U07394ecHJEsbzqwcz++vVJP68v7dK/3r7ww/3Mul5DKJqHrRCNZSgmKbFc&#10;1uy25eHu4kLl65NcLMPL4EhF0QJboCgbN9xuQoOabaSWcG7Qd+ipxN7zcbFjwmGst+1Pv/MILkjm&#10;qVqcRNzOsdawBgSMV4iEuOx/RgOCni+gyxVbtq257IKIbco18dvMPC/aQbi1urm5J5Ca7wFLaw8t&#10;r/JlbOWt5ZrIe5+3kIFE1BqxCibnvzSn1T1H3llX0PDMCXN+4DTuRjTNGm/+nxIUHVdKhGr+lDc3&#10;D7/bsSKAd8AsLZlCtfzMjXL2yu38dOk8N7o5GScA89xW+Kn7pD24JDaSSWGEmea2Wt36fGLi9eRV&#10;oCgOJN+MVYaqKquxdVKStCYM40bq9IWMjoj1LFeC6wuqwLfGmmjKiheM9FRv4D9bawLjQSo+B6Xp&#10;UfkOeX2USX4Q49IxyMsZNLtUYbJVVuwQd6EAb2N/cmLtvxWz7h0douXkdES5qV9W6GZHGp7m6lV8&#10;flq5QhjlX4dRTwOJRtM5Kyl3pRqT2NHKYZuTPhwtqeverxDeBLfCnKMU+mSxYmzngv2EhPITtuBC&#10;OHc0iA5b7yCeCS2KrWoJcjk47M6qzmGQenjDoWrHypg/I9eO5ycuQ2/fnl5/f3h7YRl61TaHd+Rw&#10;u+fxu28Z9c7i23HJ8/l5rniep0V7Ly8enozBnAryMv7ZW7HNm0f9ZY89wSsmTzTB1bB2DgxI3l0i&#10;dXpZQuE5ztKge/lTcQ7FAGx/TV9C7fZIUvWZcnSQRlhHHOHFSM+bPNlSOh5uV48N7JPDwtNLEALg&#10;T5rvClSSNtbh197HZ+iMH36YbSCor1BOslHWmwucEEq4JdabDktoHluhjh8v0XLCGGorhm8xGKMF&#10;oRXAfczcoRWf1jfOj4SOdwplg8WTpo8tsjQnPoFP5TYviNuqY8PKMQwIBX/g0rrh5ee6w7Gs0eY6&#10;vLKZwOlPtl5hjLVB9MzikOCAg9H4uuXK+JursH/hyn0Pj70w9/Cs7JEN5Ft5qiEdLmvV6mZKB5m7&#10;deH7ZCx1K4vMtDApXZRmuT7XLjSmgAG4L6cc2MB4pQ+dQRVkd/kcUquD7XfXZmA5mUnNgsJewVCj&#10;qiWmmVuWhbw7Uud+9wgKwv3Gjq5YjHkVPRBroSFxGVkBfs5CtQhpz5MPPAy9HbAQLiqDe6bEDzpC&#10;wXroP0V7RZUamgk1u2dVmMlhqBRSlWr+AHNtrk8arPSkZOT9ZxB1T420E9tYJZvF9kb6Vtd48Sd2&#10;MQVVXq7pKwVljwdaL7CCnww4m6SZ7aF8mWdTaU7R8kWjlusCIzZagIGmUCy9B//zykG0A4J0H5Av&#10;a4fFLcEwIdqD8ei54Oa7OoYzfOYMjU6usoKMjPdQQryplrIKFbRZXtT5N0Xv/GTjzWvxn7Qcet1b&#10;xulrLPrbWGA2dZSceNaFvqS3dLSQtbLOHvNiLJy8nkndc5Akx1giOetpO4JDHob1agwlAoYITHDh&#10;JV5fdJq7/nSYzC0c5uqWmPVCDhZzHCE+NQKADl2Zmmx/MtnVDPxpEAE6VNME1e8YnQP7cjQ9hbmJ&#10;q6qrD3A3mnR3PMbnIDMYMdXdENHBkzbt0sKA7aBHW9XsDuUpMulVl/QQB1IMd4ZL/Hiny3EdZhub&#10;CMlaHprmdRaHzqpVAdo8NkyQmUtzOB7GWziknF3xLhotdJKuCd93dGrsjiq4p/525SpXn6djUPLX&#10;Zy0CaYZOPHdhpnKRU/pA8MBjcu/GSkD8a7m6WAy6EvhUTmnqhHzAOxMtTLzap2agKDF1dNY4FKp/&#10;q7sqDU/XZe9Aq2aDxJgANtBh0oumujVBJSUT1bNMYMAtCsYM444SwRYnQd4pN4VhO49XCybHA2JZ&#10;/2RxOR7TsVXo4cViwKxt84ATabkscvB0FFs0fmcVA0EsXYxlBkCO+rllSBKWr1lOyAv05TQi0S8s&#10;7o2KFDV22Yd2ue1NAuXSnnYAOU1hy9ebq3c7y7/94z///Pe//s7vP/4LAAD//wMAUEsBAi0AFAAG&#10;AAgAAAAhAJszJzcMAQAALQIAABMAAAAAAAAAAAAAAAAAAAAAAFtDb250ZW50X1R5cGVzXS54bWxQ&#10;SwECLQAUAAYACAAAACEAOP0h/9YAAACUAQAACwAAAAAAAAAAAAAAAAA9AQAAX3JlbHMvLnJlbHNQ&#10;SwECLQAUAAYACAAAACEAS+yb+I0BAAAvAwAADgAAAAAAAAAAAAAAAAA8AgAAZHJzL2Uyb0RvYy54&#10;bWxQSwECLQAUAAYACAAAACEAeRi8nb8AAAAhAQAAGQAAAAAAAAAAAAAAAAD1AwAAZHJzL19yZWxz&#10;L2Uyb0RvYy54bWwucmVsc1BLAQItABQABgAIAAAAIQBIogcX5AAAAAkBAAAPAAAAAAAAAAAAAAAA&#10;AOsEAABkcnMvZG93bnJldi54bWxQSwECLQAUAAYACAAAACEANjYnwfnDAADg3QIAEAAAAAAAAAAA&#10;AAAAAAD8BQAAZHJzL2luay9pbmsxLnhtbFBLBQYAAAAABgAGAHgBAAAj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A2558C5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AA4C84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XLeCOGAQAAKwMAAA4AAABkcnMvZTJvRG9jLnhtbJxSQW7CMBC8V+of&#10;LN9LAqSFRgQORZU4lHJoH+A6NrEae6O1IfD7bgIp0KqqxCXa9cTjmZ2dzHa2ZFuF3oDLeL8Xc6ac&#10;hNy4dcbf357vxpz5IFwuSnAq43vl+Wx6ezOpq1QNoIAyV8iIxPm0rjJehFClUeRloazwPaiUI1AD&#10;WhGoxXWUo6iJ3ZbRII4fohowrxCk8p5O5weQT1t+rZUMr1p7FViZ8WQ4IHmhK5CK0fiesw8qkmHM&#10;o+lEpGsUVWHkUZK4QpEVxpGAb6q5CIJt0PyiskYieNChJ8FGoLWRqvVDzvrxD2cL99m46idyg6kE&#10;F5QLK4Ghm10LXPOELWkC9QvklI7YBOBHRhrP/2EcRM9BbizpOSSCqhSB1sEXpvKcYWryjOMi75/0&#10;u+3TycEKT76W2xWy5v/xiDMnLGki44w6Cqczv7y8TUh0hP7i3Wm0TSIkl+0yTluwb75t4GoXmKTD&#10;JBmMCZCEPMZxC3a0h+tddzZ8evki5vO+UXW249MvAA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Y2MrH94AAAAJAQAADwAAAGRycy9kb3ducmV2LnhtbEyPQU/DMAyF70j8h8hI&#10;3FjaUg3omk4TYjck2ECwY9p4bbXGqZps7fj1eCc4WfZ7ev5evpxsJ044+NaRgngWgUCqnGmpVvD5&#10;sb57BOGDJqM7R6jgjB6WxfVVrjPjRtrgaRtqwSHkM62gCaHPpPRVg1b7meuRWNu7werA61BLM+iR&#10;w20nkyiaS6tb4g+N7vG5weqwPVoF8mx/3O6N5Pt3Upav+9F9rV9SpW5vptUCRMAp/Jnhgs/oUDBT&#10;6Y5kvOgUpPH8nq0sXCYb0iR9AFHy4SkGWeTyf4PiFwAA//8DAFBLAwQUAAYACAAAACEAE2lCpL4C&#10;AACDBwAAEAAAAGRycy9pbmsvaW5rMS54bWy0VNuK2zAQfS/0H4T60Jco1sWO7bDepQ+7UGhp6W6h&#10;ffTa2sSsL8FWNtm/7+hiOTROodBisKTRzJkzOiNd3RybGr3Ifqi6NsNsSTGSbdGVVbvJ8PeHO5Jg&#10;NKi8LfO6a2WGX+WAb67fvrmq2uemXsMfAUI76FlTZ3ir1G4dBIfDYXkQy67fBJxSEXxsnz9/wtcu&#10;qpRPVVspSDmMpqJrlTwqDbauygwX6ki9P2Dfd/u+kH5bW/pi8lB9Xsi7rm9y5RG3edvKGrV5A7x/&#10;YKRedzCpIM9G9hg1FRRM+JKFcZjcpmDIjxk+We+B4gBMGhzMY/78D5h355ialuDxKsbIUSrlyyVO&#10;Xz5cAFiBsj58czH8dj48PYsOjODrywf/te92sleVnDS2iriNV1TYtRHHqtTLoav3ujEwesnrPejF&#10;KJ1ys2BGjXM8EOaf4oEoF/FOyc3pcs5OS3QR7rdyS3ku1QwiqPaXiE4+J4GDNFq5HX/nxt5XVSPh&#10;JWh2/hKqAYrX5nvVm/eCU5YQKgiNHjhfh2xN02XCV7rZxnz2mo+Yj/1+2Hq8x3660GbHV2qLO1Sl&#10;2vrGoEvKI9/Tp30xF7uV1War/hjsKJpoT3jmqTItj9yD9U0+Zfidea2QibQGU0pMKeJJiphgNEQU&#10;0cV7Ch9PYz0uMIVPpHpYwCZiqfGBKWFh5OepNyM+WUMLaOJoYpwJh4FzbaILmBMe2lDCYCFi67Qi&#10;AglqFxFihHNhNhjMY3CEWP0X1qpDkbAwGj5cGQ9jjmwmBovIJ+KEObve5RP31BMm3IKAA3EMNUFO&#10;p+pcRqiLcMvptAZAIsyBEL0Qmhpd6AMgkfWHAolwh6TNjNn8hGleIbXlATwJtQGCNYdoYhaP/mBO&#10;7AFrD+aOTh8XG7np9EJYJ9CRCAsDxcNppIbceAFM8/jugkt2/QsAAP//AwBQSwECLQAUAAYACAAA&#10;ACEAmzMnNwwBAAAtAgAAEwAAAAAAAAAAAAAAAAAAAAAAW0NvbnRlbnRfVHlwZXNdLnhtbFBLAQIt&#10;ABQABgAIAAAAIQA4/SH/1gAAAJQBAAALAAAAAAAAAAAAAAAAAD0BAABfcmVscy8ucmVsc1BLAQIt&#10;ABQABgAIAAAAIQAly3gjhgEAACsDAAAOAAAAAAAAAAAAAAAAADwCAABkcnMvZTJvRG9jLnhtbFBL&#10;AQItABQABgAIAAAAIQB5GLydvwAAACEBAAAZAAAAAAAAAAAAAAAAAO4DAABkcnMvX3JlbHMvZTJv&#10;RG9jLnhtbC5yZWxzUEsBAi0AFAAGAAgAAAAhAGNjKx/eAAAACQEAAA8AAAAAAAAAAAAAAAAA5AQA&#10;AGRycy9kb3ducmV2LnhtbFBLAQItABQABgAIAAAAIQATaUKkvgIAAIMHAAAQAAAAAAAAAAAAAAAA&#10;AO8FAABkcnMvaW5rL2luazEueG1sUEsFBgAAAAAGAAYAeAEAANsIAAAAAA==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3A47CC27" w14:textId="6776A8C2" w:rsidR="00B96B45" w:rsidRPr="00037E41" w:rsidRDefault="00B63095" w:rsidP="00B96B45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given </w:t>
      </w:r>
      <w:r w:rsidR="00DA6802">
        <w:t>the same model as in assignment 1</w:t>
      </w:r>
      <w:r w:rsidR="00DB41FD">
        <w:t xml:space="preserve"> (see </w:t>
      </w:r>
      <w:r w:rsidR="00DB41FD">
        <w:fldChar w:fldCharType="begin"/>
      </w:r>
      <w:r w:rsidR="00DB41FD">
        <w:instrText xml:space="preserve"> REF _Ref508052762 \h </w:instrText>
      </w:r>
      <w:r w:rsidR="00DB41FD">
        <w:fldChar w:fldCharType="separate"/>
      </w:r>
      <w:r w:rsidR="002B715D">
        <w:t xml:space="preserve">Figure </w:t>
      </w:r>
      <w:r w:rsidR="002B715D">
        <w:rPr>
          <w:noProof/>
        </w:rPr>
        <w:t>1</w:t>
      </w:r>
      <w:r w:rsidR="00DB41FD">
        <w:fldChar w:fldCharType="end"/>
      </w:r>
      <w:r w:rsidR="00DB41FD">
        <w:t>)</w:t>
      </w:r>
      <w:r w:rsidR="00DA6802">
        <w:t>. This model consists of</w:t>
      </w:r>
      <w:r>
        <w:t xml:space="preserve"> a double pendulum attached to the ground. For this </w:t>
      </w:r>
      <w:r w:rsidRPr="00DC5908">
        <w:rPr>
          <w:noProof/>
        </w:rPr>
        <w:t>pendulum</w:t>
      </w:r>
      <w:r w:rsidR="00DC5908">
        <w:rPr>
          <w:noProof/>
        </w:rPr>
        <w:t>,</w:t>
      </w:r>
      <w:r>
        <w:t xml:space="preserve"> we were asked to compute the equations of motion and possible constraint equations. </w:t>
      </w:r>
      <w:r w:rsidR="00DB41FD">
        <w:t>Following we were asked to calculate the full state vector out of the known angles and angular velocities (inputs of our mode)</w:t>
      </w:r>
      <w:r w:rsidR="00DB41FD" w:rsidRPr="00037E41">
        <w:t>.</w:t>
      </w:r>
      <w:r w:rsidR="00DB41FD">
        <w:t xml:space="preserve"> </w:t>
      </w:r>
      <w:r w:rsidR="00DA6802" w:rsidRPr="00DC5908">
        <w:rPr>
          <w:noProof/>
        </w:rPr>
        <w:t>Contr</w:t>
      </w:r>
      <w:r w:rsidR="006B109A" w:rsidRPr="00DC5908">
        <w:rPr>
          <w:noProof/>
        </w:rPr>
        <w:t>ary</w:t>
      </w:r>
      <w:r w:rsidR="006B109A">
        <w:t xml:space="preserve"> to assignment 1 </w:t>
      </w:r>
      <w:r w:rsidR="00DB41FD">
        <w:t xml:space="preserve">in this assignment we were </w:t>
      </w:r>
      <w:r w:rsidR="00DB41FD" w:rsidRPr="00DC5908">
        <w:rPr>
          <w:noProof/>
        </w:rPr>
        <w:t>a</w:t>
      </w:r>
      <w:r w:rsidR="00DC5908">
        <w:rPr>
          <w:noProof/>
        </w:rPr>
        <w:t>ske</w:t>
      </w:r>
      <w:r w:rsidR="00DB41FD" w:rsidRPr="00DC5908">
        <w:rPr>
          <w:noProof/>
        </w:rPr>
        <w:t>d</w:t>
      </w:r>
      <w:r w:rsidR="00DB41FD">
        <w:t xml:space="preserve"> to use </w:t>
      </w:r>
      <w:r w:rsidR="006B109A">
        <w:t xml:space="preserve">the </w:t>
      </w:r>
      <w:r w:rsidR="006B109A" w:rsidRPr="00DC5908">
        <w:rPr>
          <w:noProof/>
        </w:rPr>
        <w:t>system</w:t>
      </w:r>
      <w:r w:rsidR="00DC5908">
        <w:rPr>
          <w:noProof/>
        </w:rPr>
        <w:t>a</w:t>
      </w:r>
      <w:r w:rsidR="006B109A" w:rsidRPr="00DC5908">
        <w:rPr>
          <w:noProof/>
        </w:rPr>
        <w:t>tic</w:t>
      </w:r>
      <w:r w:rsidR="006B109A">
        <w:t xml:space="preserve"> approach explained in </w:t>
      </w:r>
      <w:r w:rsidR="00094050">
        <w:fldChar w:fldCharType="begin" w:fldLock="1"/>
      </w:r>
      <w:r w:rsidR="00DB41FD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094050">
        <w:fldChar w:fldCharType="separate"/>
      </w:r>
      <w:r w:rsidR="00DB41FD" w:rsidRPr="00DB41FD">
        <w:rPr>
          <w:noProof/>
        </w:rPr>
        <w:t>[1]</w:t>
      </w:r>
      <w:r w:rsidR="00094050">
        <w:fldChar w:fldCharType="end"/>
      </w:r>
      <w:r w:rsidR="006B109A">
        <w:t>.</w:t>
      </w:r>
      <w:r w:rsidR="00DB41FD">
        <w:t xml:space="preserve"> </w:t>
      </w:r>
      <w:r w:rsidR="00FE1D0E">
        <w:t>This report shows how to complete the given assignment.</w:t>
      </w:r>
    </w:p>
    <w:p w14:paraId="349F4282" w14:textId="77777777" w:rsidR="00B96B45" w:rsidRPr="00B96B45" w:rsidRDefault="00B96B45" w:rsidP="00B96B45"/>
    <w:p w14:paraId="2E15439B" w14:textId="77777777" w:rsidR="00B96B45" w:rsidRDefault="00B96B45" w:rsidP="00B96B45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61A5F0E1" wp14:editId="3616D476">
            <wp:extent cx="4162425" cy="2318984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91555" cy="2335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CF6E13" w14:textId="085D3E23" w:rsidR="00B96B45" w:rsidRPr="00B13305" w:rsidRDefault="00B96B45" w:rsidP="000241C8">
      <w:pPr>
        <w:pStyle w:val="Caption"/>
        <w:jc w:val="center"/>
      </w:pPr>
      <w:bookmarkStart w:id="0" w:name="_Ref508052762"/>
      <w:r>
        <w:t xml:space="preserve">Figure </w:t>
      </w:r>
      <w:r w:rsidR="001623FE">
        <w:rPr>
          <w:noProof/>
        </w:rPr>
        <w:fldChar w:fldCharType="begin"/>
      </w:r>
      <w:r w:rsidR="001623FE">
        <w:rPr>
          <w:noProof/>
        </w:rPr>
        <w:instrText xml:space="preserve"> SEQ Figure \* ARABIC </w:instrText>
      </w:r>
      <w:r w:rsidR="001623FE">
        <w:rPr>
          <w:noProof/>
        </w:rPr>
        <w:fldChar w:fldCharType="separate"/>
      </w:r>
      <w:r w:rsidR="002B715D">
        <w:rPr>
          <w:noProof/>
        </w:rPr>
        <w:t>1</w:t>
      </w:r>
      <w:r w:rsidR="001623FE">
        <w:rPr>
          <w:noProof/>
        </w:rPr>
        <w:fldChar w:fldCharType="end"/>
      </w:r>
      <w:bookmarkEnd w:id="0"/>
      <w:r>
        <w:t>: Sketch of</w:t>
      </w:r>
      <w:r w:rsidR="00DC5908">
        <w:t xml:space="preserve"> a</w:t>
      </w:r>
      <w:r>
        <w:t xml:space="preserve"> </w:t>
      </w:r>
      <w:r w:rsidRPr="00DC5908">
        <w:rPr>
          <w:noProof/>
        </w:rPr>
        <w:t>double</w:t>
      </w:r>
      <w:r>
        <w:t xml:space="preserve"> pendulum with 2 DOF. In this sketch l1,l2 are L2, L1</w:t>
      </w:r>
    </w:p>
    <w:p w14:paraId="30BE7D6F" w14:textId="34532D90" w:rsidR="00B96B45" w:rsidRDefault="00B96B45" w:rsidP="00B96B45">
      <w:pPr>
        <w:pStyle w:val="Heading2"/>
      </w:pPr>
      <w:r>
        <w:t xml:space="preserve">Given </w:t>
      </w:r>
      <w:r w:rsidR="00FE1D0E">
        <w:t xml:space="preserve">model </w:t>
      </w:r>
      <w:r w:rsidRPr="00317C50">
        <w:t>Parameters</w:t>
      </w:r>
    </w:p>
    <w:p w14:paraId="16DEDD73" w14:textId="6FFE520F" w:rsidR="00B96B45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L=0.055 m</m:t>
        </m:r>
      </m:oMath>
    </w:p>
    <w:p w14:paraId="7EE246C0" w14:textId="77777777" w:rsidR="00B96B45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1180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m</m:t>
                </m:r>
              </m:e>
              <m:sup>
                <m:r>
                  <w:rPr>
                    <w:rFonts w:ascii="Cambria Math" w:hAnsi="Cambria Math"/>
                  </w:rPr>
                  <m:t>3</m:t>
                </m:r>
              </m:sup>
            </m:sSup>
          </m:den>
        </m:f>
      </m:oMath>
    </w:p>
    <w:p w14:paraId="49C11E43" w14:textId="77777777" w:rsidR="00B96B45" w:rsidRPr="00805A55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05 m</m:t>
        </m:r>
      </m:oMath>
    </w:p>
    <w:p w14:paraId="10B2BECB" w14:textId="77777777" w:rsidR="00B96B45" w:rsidRPr="00805A55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004 m</m:t>
        </m:r>
      </m:oMath>
    </w:p>
    <w:p w14:paraId="344E2C0B" w14:textId="77777777" w:rsidR="00B96B45" w:rsidRDefault="00B96B45" w:rsidP="000241C8">
      <w:pPr>
        <w:pStyle w:val="ListParagraph"/>
        <w:numPr>
          <w:ilvl w:val="0"/>
          <w:numId w:val="15"/>
        </w:numPr>
        <w:jc w:val="left"/>
      </w:pPr>
      <m:oMath>
        <m:r>
          <w:rPr>
            <w:rFonts w:ascii="Cambria Math" w:hAnsi="Cambria Math"/>
          </w:rPr>
          <m:t>g=9.81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N</m:t>
            </m:r>
          </m:num>
          <m:den>
            <m:r>
              <w:rPr>
                <w:rFonts w:ascii="Cambria Math" w:hAnsi="Cambria Math"/>
              </w:rPr>
              <m:t>kg</m:t>
            </m:r>
          </m:den>
        </m:f>
      </m:oMath>
    </w:p>
    <w:p w14:paraId="35FC619C" w14:textId="77777777" w:rsidR="00B96B45" w:rsidRDefault="00B96B45" w:rsidP="00B96B45">
      <w:pPr>
        <w:pStyle w:val="Heading2"/>
      </w:pPr>
      <w:r>
        <w:t>Calculated parameters</w:t>
      </w:r>
    </w:p>
    <w:p w14:paraId="2E397FAE" w14:textId="4EA288BF" w:rsidR="00B96B45" w:rsidRDefault="00B96B45" w:rsidP="00B96B45">
      <w:pPr>
        <w:pStyle w:val="Firstparagraph"/>
      </w:pPr>
      <w:r w:rsidRPr="00037E41">
        <w:t xml:space="preserve">For solving the </w:t>
      </w:r>
      <w:r w:rsidRPr="00DC5908">
        <w:rPr>
          <w:noProof/>
        </w:rPr>
        <w:t>problem</w:t>
      </w:r>
      <w:r w:rsidR="00DC5908">
        <w:rPr>
          <w:noProof/>
        </w:rPr>
        <w:t>,</w:t>
      </w:r>
      <w:r w:rsidRPr="00037E41">
        <w:t xml:space="preserve"> we need to calculate the mass and the moments of inertia of both rigid bodies. The moment of inertias </w:t>
      </w:r>
      <w:r w:rsidR="00DC5908">
        <w:rPr>
          <w:noProof/>
        </w:rPr>
        <w:t>is</w:t>
      </w:r>
      <w:r w:rsidRPr="00037E41">
        <w:t xml:space="preserve"> taken relative to the CM.</w:t>
      </w:r>
    </w:p>
    <w:p w14:paraId="27465A31" w14:textId="77777777" w:rsidR="00721A17" w:rsidRPr="00721A17" w:rsidRDefault="00721A17" w:rsidP="00721A17"/>
    <w:p w14:paraId="6EE4002A" w14:textId="77777777" w:rsidR="00B96B45" w:rsidRPr="00037E41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m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=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p</m:t>
            </m:r>
          </m:e>
          <m:sub>
            <m:r>
              <w:rPr>
                <w:rFonts w:ascii="Cambria Math" w:hAnsi="Cambria Math" w:cstheme="majorHAnsi"/>
              </w:rPr>
              <m:t>2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w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t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h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=0.1298 kg</m:t>
        </m:r>
      </m:oMath>
    </w:p>
    <w:p w14:paraId="3BE72FD0" w14:textId="77777777" w:rsidR="00B96B45" w:rsidRPr="00037E41" w:rsidRDefault="00752625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1298 kg</m:t>
        </m:r>
      </m:oMath>
    </w:p>
    <w:p w14:paraId="06238FB4" w14:textId="2C1754B3" w:rsidR="00FE1D0E" w:rsidRDefault="00752625" w:rsidP="00933E94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nary>
          <m:naryPr>
            <m:limLoc m:val="subSup"/>
            <m:ctrlPr>
              <w:rPr>
                <w:rFonts w:ascii="Cambria Math" w:hAnsi="Cambria Math"/>
                <w:i/>
                <w:sz w:val="21"/>
                <w:szCs w:val="24"/>
                <w:lang w:eastAsia="en-US"/>
              </w:rPr>
            </m:ctrlPr>
          </m:naryPr>
          <m:sub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L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b>
          <m:sup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L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p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dm= </m:t>
            </m:r>
            <m:nary>
              <m:naryPr>
                <m:limLoc m:val="subSup"/>
                <m:ctrlPr>
                  <w:rPr>
                    <w:rFonts w:ascii="Cambria Math" w:hAnsi="Cambria Math"/>
                    <w:i/>
                    <w:sz w:val="21"/>
                    <w:szCs w:val="24"/>
                    <w:lang w:eastAsia="en-US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sub>
              <m:sup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  <m:r>
                  <w:rPr>
                    <w:rFonts w:ascii="Cambria Math" w:hAnsi="Cambria Math"/>
                  </w:rPr>
                  <m:t>dx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sz w:val="21"/>
                        <w:szCs w:val="24"/>
                        <w:lang w:eastAsia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dx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4"/>
                            <w:lang w:eastAsia="en-US"/>
                          </w:rPr>
                        </m:ctrlPr>
                      </m:sSub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4"/>
                                <w:lang w:eastAsia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den>
                            </m:f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</m:sub>
                      <m:sup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</m:sup>
                    </m:sSubSup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nary>
              </m:e>
            </m:nary>
          </m:e>
        </m:nary>
      </m:oMath>
    </w:p>
    <w:p w14:paraId="12EE5B4D" w14:textId="2615A2CE" w:rsidR="00FE1D0E" w:rsidRDefault="00933E94" w:rsidP="00933E94">
      <w:pPr>
        <w:pStyle w:val="Heading2"/>
      </w:pPr>
      <w:r>
        <w:t>Conventions</w:t>
      </w:r>
    </w:p>
    <w:p w14:paraId="510B9723" w14:textId="13A9583F" w:rsidR="00935034" w:rsidRDefault="00933E94" w:rsidP="00DB41FD">
      <w:pPr>
        <w:pStyle w:val="Firstparagraph"/>
      </w:pPr>
      <w:r w:rsidRPr="004D0A5E">
        <w:t>Our model has the</w:t>
      </w:r>
      <w:r w:rsidR="00935034" w:rsidRPr="004D0A5E">
        <w:t xml:space="preserve"> angles and angular velocities of </w:t>
      </w:r>
      <w:r w:rsidR="00A01CE6" w:rsidRPr="004D0A5E">
        <w:t>both segments (displayed in radians) as its inputs</w:t>
      </w:r>
      <w:r w:rsidR="00DB41FD">
        <w:t>.</w:t>
      </w:r>
    </w:p>
    <w:p w14:paraId="2825BCFB" w14:textId="77777777" w:rsidR="00885BE4" w:rsidRPr="00DB41FD" w:rsidRDefault="00885BE4" w:rsidP="00DB41FD"/>
    <w:p w14:paraId="2E6919EC" w14:textId="718935DB" w:rsidR="00A01CE6" w:rsidRPr="00885BE4" w:rsidRDefault="00752625" w:rsidP="00933E94">
      <w:pPr>
        <w:ind w:firstLine="0"/>
        <w:rPr>
          <w:vertAlign w:val="subscrip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u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0</m:t>
              </m:r>
            </m:sub>
          </m:sSub>
          <m:r>
            <w:rPr>
              <w:rFonts w:ascii="Cambria Math" w:hAnsi="Cambria Math"/>
              <w:vertAlign w:val="subscript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vertAlign w:val="subscript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/>
                      <w:vertAlign w:val="subscript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vertAlign w:val="subscript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Φ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2</m:t>
                  </m:r>
                </m:sub>
              </m:sSub>
              <m:acc>
                <m:accPr>
                  <m:chr m:val="̇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 xml:space="preserve"> ϕ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hAnsi="Cambria Math"/>
                  <w:vertAlign w:val="subscript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2</m:t>
                      </m:r>
                    </m:sub>
                  </m:sSub>
                </m:e>
              </m:acc>
            </m:e>
          </m:d>
          <m:r>
            <w:rPr>
              <w:rFonts w:ascii="Cambria Math" w:hAnsi="Cambria Math"/>
              <w:vertAlign w:val="subscript"/>
            </w:rPr>
            <m:t xml:space="preserve"> </m:t>
          </m:r>
        </m:oMath>
      </m:oMathPara>
    </w:p>
    <w:p w14:paraId="37E40C2C" w14:textId="77777777" w:rsidR="00885BE4" w:rsidRPr="00DB41FD" w:rsidRDefault="00885BE4" w:rsidP="00933E94">
      <w:pPr>
        <w:ind w:firstLine="0"/>
        <w:rPr>
          <w:vertAlign w:val="subscript"/>
        </w:rPr>
      </w:pPr>
    </w:p>
    <w:p w14:paraId="530E8E09" w14:textId="6213C7C5" w:rsidR="00DA31DC" w:rsidRDefault="00FB0D47" w:rsidP="00933E94">
      <w:pPr>
        <w:ind w:firstLine="0"/>
      </w:pPr>
      <w:r>
        <w:t xml:space="preserve">In the </w:t>
      </w:r>
      <w:r w:rsidRPr="00DC5908">
        <w:rPr>
          <w:noProof/>
        </w:rPr>
        <w:t>system</w:t>
      </w:r>
      <w:r w:rsidR="00DC5908">
        <w:rPr>
          <w:noProof/>
        </w:rPr>
        <w:t>a</w:t>
      </w:r>
      <w:r w:rsidRPr="00DC5908">
        <w:rPr>
          <w:noProof/>
        </w:rPr>
        <w:t>tic</w:t>
      </w:r>
      <w:r>
        <w:t xml:space="preserve"> </w:t>
      </w:r>
      <w:r w:rsidRPr="00DC5908">
        <w:rPr>
          <w:noProof/>
        </w:rPr>
        <w:t>approach</w:t>
      </w:r>
      <w:r w:rsidR="00DC5908">
        <w:rPr>
          <w:noProof/>
        </w:rPr>
        <w:t>,</w:t>
      </w:r>
      <w:r>
        <w:t xml:space="preserve"> t</w:t>
      </w:r>
      <w:r w:rsidR="004D0A5E">
        <w:t>he model has the second derivative of the s</w:t>
      </w:r>
      <w:r w:rsidR="004C56C8">
        <w:t xml:space="preserve">tate </w:t>
      </w:r>
      <m:oMath>
        <m:acc>
          <m:accPr>
            <m:chr m:val="̈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 xml:space="preserve"> </m:t>
        </m:r>
      </m:oMath>
      <w:r w:rsidR="009F25B8">
        <w:t xml:space="preserve">and the </w:t>
      </w:r>
      <w:r w:rsidR="002454C0">
        <w:t>Lagrange</w:t>
      </w:r>
      <w:r w:rsidR="00D94BBD">
        <w:t xml:space="preserve"> </w:t>
      </w:r>
      <w:r w:rsidR="00E65E00">
        <w:t xml:space="preserve">multipliers </w:t>
      </w:r>
      <w:r w:rsidR="00D94BBD">
        <w:t>of the constraint equations</w:t>
      </w:r>
      <w:r>
        <w:t xml:space="preserve"> as its outputs.</w:t>
      </w:r>
      <w:r w:rsidR="00D94BBD">
        <w:t xml:space="preserve"> T</w:t>
      </w:r>
      <w:r w:rsidR="000310A6">
        <w:t xml:space="preserve">he nature of these </w:t>
      </w:r>
      <w:r w:rsidR="00C121C8">
        <w:t>Lagrange</w:t>
      </w:r>
      <w:r w:rsidR="000310A6">
        <w:t xml:space="preserve"> multipliers will be discussed in </w:t>
      </w:r>
      <w:r w:rsidR="00885BE4">
        <w:t xml:space="preserve">section </w:t>
      </w:r>
      <w:r w:rsidR="00885BE4">
        <w:fldChar w:fldCharType="begin"/>
      </w:r>
      <w:r w:rsidR="00885BE4">
        <w:instrText xml:space="preserve"> REF _Ref508056463 \r \h </w:instrText>
      </w:r>
      <w:r w:rsidR="00885BE4">
        <w:fldChar w:fldCharType="separate"/>
      </w:r>
      <w:r w:rsidR="002B715D">
        <w:t>0</w:t>
      </w:r>
      <w:r w:rsidR="00885BE4">
        <w:fldChar w:fldCharType="end"/>
      </w:r>
      <w:r w:rsidR="00885BE4">
        <w:t>.</w:t>
      </w:r>
    </w:p>
    <w:p w14:paraId="17B33B60" w14:textId="5281EA41" w:rsidR="003527B8" w:rsidRPr="003527B8" w:rsidRDefault="00DA31DC" w:rsidP="00933E94">
      <w:pPr>
        <w:ind w:firstLine="0"/>
      </w:pPr>
      <m:oMathPara>
        <m:oMath>
          <m:r>
            <w:rPr>
              <w:rFonts w:ascii="Cambria Math" w:hAnsi="Cambria Math"/>
            </w:rPr>
            <m:t>X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nl-NL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</m:oMath>
      </m:oMathPara>
    </w:p>
    <w:p w14:paraId="35E695FD" w14:textId="77777777" w:rsidR="00885BE4" w:rsidRDefault="00885BE4" w:rsidP="00885BE4">
      <w:pPr>
        <w:ind w:firstLine="0"/>
      </w:pPr>
    </w:p>
    <w:p w14:paraId="4CA66192" w14:textId="45505556" w:rsidR="00DA31DC" w:rsidRPr="00885BE4" w:rsidRDefault="00885BE4" w:rsidP="00885BE4">
      <w:pPr>
        <w:ind w:firstLine="0"/>
      </w:pPr>
      <w:r>
        <w:t xml:space="preserve">Where k = 1 </w:t>
      </w:r>
      <w:r w:rsidRPr="00DA1DB1">
        <w:rPr>
          <w:rFonts w:ascii="Arial" w:hAnsi="Arial" w:cs="Arial"/>
          <w:noProof/>
        </w:rPr>
        <w:t>…</w:t>
      </w:r>
      <w:r>
        <w:t xml:space="preserve"> m, with m the number of constraints.</w:t>
      </w:r>
    </w:p>
    <w:p w14:paraId="2CB91953" w14:textId="77777777" w:rsidR="00885BE4" w:rsidRPr="00885BE4" w:rsidRDefault="00885BE4" w:rsidP="00DA31DC">
      <w:pPr>
        <w:jc w:val="center"/>
        <w:rPr>
          <w:sz w:val="24"/>
          <w:szCs w:val="24"/>
        </w:rPr>
      </w:pPr>
    </w:p>
    <w:p w14:paraId="1EA2CC9F" w14:textId="34DD66AF" w:rsidR="00DA31DC" w:rsidRPr="00DA31DC" w:rsidRDefault="00752625" w:rsidP="00DA31DC">
      <w:pPr>
        <w:jc w:val="center"/>
        <w:rPr>
          <w:rFonts w:ascii="Garamond" w:eastAsiaTheme="minorEastAsia" w:hAnsi="Garamond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/>
                  <w:sz w:val="24"/>
                  <w:szCs w:val="24"/>
                </w:rPr>
                <m:t>T</m:t>
              </m:r>
            </m:sup>
          </m:sSup>
        </m:oMath>
      </m:oMathPara>
    </w:p>
    <w:p w14:paraId="0450FE30" w14:textId="77777777" w:rsidR="00DA31DC" w:rsidRDefault="00DA31DC" w:rsidP="00DA31DC">
      <w:pPr>
        <w:jc w:val="center"/>
        <w:rPr>
          <w:rFonts w:ascii="Garamond" w:eastAsiaTheme="minorEastAsia" w:hAnsi="Garamond"/>
          <w:sz w:val="24"/>
          <w:szCs w:val="24"/>
        </w:rPr>
      </w:pPr>
    </w:p>
    <w:p w14:paraId="0F5A082D" w14:textId="6617DBB4" w:rsidR="00DA31DC" w:rsidRPr="00DA31DC" w:rsidRDefault="00752625" w:rsidP="00DA31DC">
      <w:pPr>
        <w:jc w:val="center"/>
        <w:rPr>
          <w:rFonts w:ascii="Garamond" w:eastAsiaTheme="minorEastAsia" w:hAnsi="Garamond"/>
          <w:sz w:val="24"/>
          <w:szCs w:val="24"/>
        </w:rPr>
      </w:pPr>
      <m:oMathPara>
        <m:oMath>
          <m:acc>
            <m:accPr>
              <m:chr m:val="̈"/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 w:val="24"/>
                  <w:szCs w:val="24"/>
                </w:rPr>
                <m:t>x</m:t>
              </m:r>
            </m:e>
          </m:acc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</w:rPr>
                  </m:ctrlPr>
                </m:dPr>
                <m:e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</m:e>
              </m:d>
            </m:e>
            <m:sup>
              <m:r>
                <w:rPr>
                  <w:rFonts w:ascii="Cambria Math" w:eastAsiaTheme="minorEastAsia" w:hAnsi="Cambria Math"/>
                  <w:sz w:val="24"/>
                  <w:szCs w:val="24"/>
                </w:rPr>
                <m:t>T</m:t>
              </m:r>
            </m:sup>
          </m:sSup>
        </m:oMath>
      </m:oMathPara>
    </w:p>
    <w:p w14:paraId="48BE08C4" w14:textId="77777777" w:rsidR="00721A17" w:rsidRPr="00DA31DC" w:rsidRDefault="00721A17" w:rsidP="00DA31DC">
      <w:pPr>
        <w:ind w:firstLine="0"/>
        <w:rPr>
          <w:rFonts w:eastAsiaTheme="minorEastAsia"/>
        </w:rPr>
      </w:pPr>
    </w:p>
    <w:p w14:paraId="321CD313" w14:textId="79731749" w:rsidR="004C56C8" w:rsidRPr="00DA31DC" w:rsidRDefault="00DA31DC" w:rsidP="00933E94">
      <w:pPr>
        <w:ind w:firstLine="0"/>
        <w:rPr>
          <w:rFonts w:eastAsiaTheme="minorEastAsia"/>
        </w:rPr>
      </w:pPr>
      <w:r w:rsidRPr="00DA31DC">
        <w:rPr>
          <w:rFonts w:eastAsiaTheme="minorEastAsia"/>
        </w:rPr>
        <w:t xml:space="preserve">In </w:t>
      </w:r>
      <w:r w:rsidR="003527B8">
        <w:rPr>
          <w:rFonts w:eastAsiaTheme="minorEastAsia"/>
        </w:rPr>
        <w:t xml:space="preserve">our output matrix </w:t>
      </w:r>
      <w:r w:rsidR="003527B8" w:rsidRPr="00DA1DB1">
        <w:rPr>
          <w:rFonts w:eastAsiaTheme="minorEastAsia"/>
          <w:noProof/>
        </w:rPr>
        <w:t>X</w:t>
      </w:r>
      <w:r w:rsidR="00D2048C">
        <w:rPr>
          <w:rFonts w:eastAsiaTheme="minorEastAsia"/>
        </w:rPr>
        <w:t xml:space="preserve"> t</w:t>
      </w:r>
      <w:r w:rsidRPr="00DA31DC">
        <w:rPr>
          <w:rFonts w:eastAsiaTheme="minorEastAsia"/>
        </w:rPr>
        <w:t xml:space="preserve">he linear velocities are </w:t>
      </w:r>
      <w:r w:rsidR="00D2048C">
        <w:rPr>
          <w:rFonts w:eastAsiaTheme="minorEastAsia"/>
        </w:rPr>
        <w:t xml:space="preserve">given </w:t>
      </w:r>
      <w:r w:rsidRPr="00DA31DC">
        <w:rPr>
          <w:rFonts w:eastAsiaTheme="minorEastAsia"/>
        </w:rPr>
        <w:t xml:space="preserve">in </w:t>
      </w:r>
      <m:oMath>
        <m:r>
          <w:rPr>
            <w:rFonts w:ascii="Cambria Math" w:eastAsiaTheme="minorEastAsia" w:hAnsi="Cambria Math"/>
          </w:rPr>
          <m:t>m/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</m:oMath>
      <w:r w:rsidRPr="00DA31DC">
        <w:rPr>
          <w:rFonts w:eastAsiaTheme="minorEastAsia"/>
        </w:rPr>
        <w:t xml:space="preserve"> and the angular velocities are in </w:t>
      </w:r>
      <m:oMath>
        <m:r>
          <w:rPr>
            <w:rFonts w:ascii="Cambria Math" w:eastAsiaTheme="minorEastAsia" w:hAnsi="Cambria Math"/>
          </w:rPr>
          <m:t>rad/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</m:oMath>
      <w:r w:rsidRPr="00DA31DC">
        <w:rPr>
          <w:rFonts w:eastAsiaTheme="minorEastAsia"/>
        </w:rPr>
        <w:t>.</w:t>
      </w:r>
      <w:r w:rsidR="00D2048C">
        <w:rPr>
          <w:rFonts w:eastAsiaTheme="minorEastAsia"/>
        </w:rPr>
        <w:t xml:space="preserve"> T</w:t>
      </w:r>
      <w:r w:rsidR="00D2048C" w:rsidRPr="00DA31DC">
        <w:rPr>
          <w:rFonts w:eastAsiaTheme="minorEastAsia"/>
        </w:rPr>
        <w:t xml:space="preserve">he </w:t>
      </w:r>
      <w:r w:rsidR="002454C0">
        <w:rPr>
          <w:rFonts w:eastAsiaTheme="minorEastAsia"/>
        </w:rPr>
        <w:t>Lagrange</w:t>
      </w:r>
      <w:r w:rsidR="00D2048C">
        <w:rPr>
          <w:rFonts w:eastAsiaTheme="minorEastAsia"/>
        </w:rPr>
        <w:t xml:space="preserve"> multipliers are given in</w:t>
      </w:r>
      <w:r w:rsidR="00D2048C" w:rsidRPr="00DA31DC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ewtons</m:t>
        </m:r>
      </m:oMath>
      <w:r w:rsidR="00D2048C">
        <w:rPr>
          <w:rFonts w:eastAsiaTheme="minorEastAsia"/>
        </w:rPr>
        <w:t xml:space="preserve"> or </w:t>
      </w:r>
      <m:oMath>
        <m:r>
          <w:rPr>
            <w:rFonts w:ascii="Cambria Math" w:eastAsiaTheme="minorEastAsia" w:hAnsi="Cambria Math"/>
          </w:rPr>
          <m:t>Newton∙meters</m:t>
        </m:r>
      </m:oMath>
      <w:r w:rsidR="00D2048C">
        <w:rPr>
          <w:rFonts w:eastAsiaTheme="minorEastAsia"/>
        </w:rPr>
        <w:t xml:space="preserve">, depending on what kind of constraint is used </w:t>
      </w:r>
      <w:r w:rsidR="00D2048C">
        <w:rPr>
          <w:rFonts w:eastAsiaTheme="minorEastAsia"/>
        </w:rPr>
        <w:fldChar w:fldCharType="begin" w:fldLock="1"/>
      </w:r>
      <w:r w:rsidR="00BA7EC5">
        <w:rPr>
          <w:rFonts w:eastAsiaTheme="minorEastAsia"/>
        </w:rPr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2048C">
        <w:rPr>
          <w:rFonts w:eastAsiaTheme="minorEastAsia"/>
        </w:rPr>
        <w:fldChar w:fldCharType="separate"/>
      </w:r>
      <w:r w:rsidR="00D2048C" w:rsidRPr="00D2048C">
        <w:rPr>
          <w:rFonts w:eastAsiaTheme="minorEastAsia"/>
          <w:noProof/>
        </w:rPr>
        <w:t>[1]</w:t>
      </w:r>
      <w:r w:rsidR="00D2048C">
        <w:rPr>
          <w:rFonts w:eastAsiaTheme="minorEastAsia"/>
        </w:rPr>
        <w:fldChar w:fldCharType="end"/>
      </w:r>
      <w:r w:rsidR="00D2048C">
        <w:rPr>
          <w:rFonts w:eastAsiaTheme="minorEastAsia"/>
        </w:rPr>
        <w:t>.</w:t>
      </w:r>
    </w:p>
    <w:p w14:paraId="2A76FA09" w14:textId="6AA86B49" w:rsidR="00B96B45" w:rsidRDefault="00DC5908" w:rsidP="00B96B45">
      <w:pPr>
        <w:pStyle w:val="Heading1"/>
      </w:pPr>
      <w:bookmarkStart w:id="1" w:name="_Ref508063999"/>
      <w:r>
        <w:rPr>
          <w:noProof/>
        </w:rPr>
        <w:t>A s</w:t>
      </w:r>
      <w:r w:rsidR="00517980" w:rsidRPr="00DC5908">
        <w:rPr>
          <w:noProof/>
        </w:rPr>
        <w:t>ystematic</w:t>
      </w:r>
      <w:r w:rsidR="00517980">
        <w:t xml:space="preserve"> approach</w:t>
      </w:r>
      <w:r w:rsidR="00721A17">
        <w:t xml:space="preserve"> </w:t>
      </w:r>
      <w:r w:rsidR="0095521E">
        <w:t xml:space="preserve">for </w:t>
      </w:r>
      <w:r w:rsidR="00BC3A05">
        <w:t xml:space="preserve">deriving </w:t>
      </w:r>
      <w:r w:rsidR="0095521E">
        <w:t xml:space="preserve">the </w:t>
      </w:r>
      <w:r w:rsidR="001D1C0F">
        <w:t>D</w:t>
      </w:r>
      <w:r w:rsidR="00BC3A05">
        <w:t>AE</w:t>
      </w:r>
      <w:bookmarkEnd w:id="1"/>
    </w:p>
    <w:p w14:paraId="39BA0C90" w14:textId="623B4882" w:rsidR="0095521E" w:rsidRDefault="00BA7EC5" w:rsidP="00BA7EC5">
      <w:pPr>
        <w:pStyle w:val="Firstparagraph"/>
      </w:pPr>
      <w:r>
        <w:t xml:space="preserve">As explained in </w:t>
      </w:r>
      <w:r>
        <w:fldChar w:fldCharType="begin" w:fldLock="1"/>
      </w:r>
      <w:r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>
        <w:fldChar w:fldCharType="separate"/>
      </w:r>
      <w:r w:rsidRPr="00BA7EC5">
        <w:rPr>
          <w:noProof/>
        </w:rPr>
        <w:t>[1]</w:t>
      </w:r>
      <w:r>
        <w:fldChar w:fldCharType="end"/>
      </w:r>
      <w:r>
        <w:t xml:space="preserve"> in the </w:t>
      </w:r>
      <w:r w:rsidRPr="00DC5908">
        <w:rPr>
          <w:noProof/>
        </w:rPr>
        <w:t>system</w:t>
      </w:r>
      <w:r w:rsidR="00DC5908">
        <w:rPr>
          <w:noProof/>
        </w:rPr>
        <w:t>a</w:t>
      </w:r>
      <w:r w:rsidRPr="00DC5908">
        <w:rPr>
          <w:noProof/>
        </w:rPr>
        <w:t>tic</w:t>
      </w:r>
      <w:r>
        <w:t xml:space="preserve"> approach </w:t>
      </w:r>
      <w:r w:rsidR="008973D2">
        <w:t xml:space="preserve">we make use </w:t>
      </w:r>
      <w:r w:rsidR="0095521E">
        <w:t>of the concept of virtual power to derive the DAE of motion</w:t>
      </w:r>
      <w:r w:rsidR="00BC3A05">
        <w:t xml:space="preserve"> of</w:t>
      </w:r>
      <w:r w:rsidR="00850925">
        <w:t xml:space="preserve"> the double pendulum</w:t>
      </w:r>
      <w:r w:rsidR="00033530">
        <w:t>.</w:t>
      </w:r>
    </w:p>
    <w:p w14:paraId="3C0EAFB4" w14:textId="77777777" w:rsidR="000978C7" w:rsidRPr="000978C7" w:rsidRDefault="000978C7" w:rsidP="000978C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033530" w14:paraId="0C2A011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F33A1" w14:textId="77777777" w:rsidR="00033530" w:rsidRPr="00F9726B" w:rsidRDefault="00033530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C81DA" w14:textId="68E69CAB" w:rsidR="00033530" w:rsidRPr="0045436A" w:rsidRDefault="00033530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lang w:val="nl-NL"/>
                  </w:rPr>
                  <m:t>δP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l-NL"/>
                      </w:rPr>
                      <m:t>∑F</m:t>
                    </m:r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nl-NL"/>
                  </w:rPr>
                  <m:t>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/>
                            <w:lang w:val="nl-NL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E6448" w14:textId="5840E720" w:rsidR="00033530" w:rsidRDefault="00033530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2" w:name="eq1"/>
            <w:r w:rsidR="0077209F">
              <w:rPr>
                <w:b/>
                <w:lang w:val="nl-NL"/>
              </w:rPr>
              <w:fldChar w:fldCharType="begin"/>
            </w:r>
            <w:r w:rsidR="0077209F" w:rsidRPr="00434457">
              <w:rPr>
                <w:b/>
                <w:lang w:val="nl-NL"/>
              </w:rPr>
              <w:instrText xml:space="preserve"> SEQ EQ \* MERGEFORMAT  \* MERGEFORMAT </w:instrText>
            </w:r>
            <w:r w:rsidR="0077209F"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1</w:t>
            </w:r>
            <w:r w:rsidR="0077209F">
              <w:rPr>
                <w:b/>
                <w:lang w:val="nl-NL"/>
              </w:rPr>
              <w:fldChar w:fldCharType="end"/>
            </w:r>
            <w:bookmarkEnd w:id="2"/>
            <w:r>
              <w:rPr>
                <w:b/>
                <w:lang w:val="nl-NL"/>
              </w:rPr>
              <w:t>)</w:t>
            </w:r>
          </w:p>
        </w:tc>
      </w:tr>
    </w:tbl>
    <w:p w14:paraId="2E7B892B" w14:textId="77777777" w:rsidR="000978C7" w:rsidRDefault="000978C7" w:rsidP="000978C7">
      <w:pPr>
        <w:ind w:firstLine="0"/>
      </w:pPr>
    </w:p>
    <w:p w14:paraId="023E4787" w14:textId="584D688E" w:rsidR="000978C7" w:rsidRPr="00033530" w:rsidRDefault="00722488" w:rsidP="000978C7">
      <w:pPr>
        <w:ind w:firstLine="0"/>
      </w:pPr>
      <w:r>
        <w:t xml:space="preserve">The concept of virtual work states that </w:t>
      </w:r>
      <w:r>
        <w:rPr>
          <w:rFonts w:ascii="Arial" w:hAnsi="Arial" w:cs="Arial"/>
        </w:rPr>
        <w:t>“</w:t>
      </w:r>
      <w:r>
        <w:t xml:space="preserve">A mechanical system is in equilibrium if the </w:t>
      </w:r>
      <w:r w:rsidR="00DC5908">
        <w:rPr>
          <w:noProof/>
        </w:rPr>
        <w:t>vir</w:t>
      </w:r>
      <w:r w:rsidRPr="00DC5908">
        <w:rPr>
          <w:noProof/>
        </w:rPr>
        <w:t>tual</w:t>
      </w:r>
      <w:r>
        <w:t xml:space="preserve"> power is zero for all virtual velocities that satisfy the constraints</w:t>
      </w:r>
      <w:r>
        <w:rPr>
          <w:rFonts w:ascii="Arial" w:hAnsi="Arial" w:cs="Arial"/>
        </w:rPr>
        <w:t>”</w:t>
      </w:r>
      <w:r>
        <w:t xml:space="preserve">. Since in this course we are not interested in static equilibrium we need to use </w:t>
      </w:r>
      <w:r w:rsidR="000978C7" w:rsidRPr="00F9726B">
        <w:rPr>
          <w:noProof/>
        </w:rPr>
        <w:t>d</w:t>
      </w:r>
      <w:r w:rsidR="000978C7" w:rsidRPr="00F9726B">
        <w:rPr>
          <w:rFonts w:ascii="Arial" w:hAnsi="Arial" w:cs="Arial"/>
          <w:noProof/>
        </w:rPr>
        <w:t>’</w:t>
      </w:r>
      <w:r w:rsidR="00F9726B">
        <w:rPr>
          <w:noProof/>
        </w:rPr>
        <w:t>Ale</w:t>
      </w:r>
      <w:r w:rsidR="000978C7" w:rsidRPr="00F9726B">
        <w:rPr>
          <w:noProof/>
        </w:rPr>
        <w:t>mbert</w:t>
      </w:r>
      <w:r w:rsidR="000978C7">
        <w:t xml:space="preserve"> forces </w:t>
      </w:r>
      <w:r>
        <w:t>to use this concept with dynamic equilibrium. With th</w:t>
      </w:r>
      <w:r w:rsidR="00434457">
        <w:t>ese</w:t>
      </w:r>
      <w:r>
        <w:t xml:space="preserve"> forces we can rewrite</w:t>
      </w:r>
      <w:r w:rsidR="00434457">
        <w:t xml:space="preserve"> equation </w:t>
      </w:r>
      <w:r w:rsidR="00434457" w:rsidRPr="00D40FB2">
        <w:rPr>
          <w:b/>
        </w:rPr>
        <w:fldChar w:fldCharType="begin"/>
      </w:r>
      <w:r w:rsidR="00434457" w:rsidRPr="00D40FB2">
        <w:rPr>
          <w:b/>
        </w:rPr>
        <w:instrText xml:space="preserve"> REF  eq1 \h  \* MERGEFORMAT </w:instrText>
      </w:r>
      <w:r w:rsidR="00434457" w:rsidRPr="00D40FB2">
        <w:rPr>
          <w:b/>
        </w:rPr>
      </w:r>
      <w:r w:rsidR="00434457" w:rsidRPr="00D40FB2">
        <w:rPr>
          <w:b/>
        </w:rPr>
        <w:fldChar w:fldCharType="separate"/>
      </w:r>
      <w:r w:rsidR="002B715D" w:rsidRPr="002B715D">
        <w:rPr>
          <w:b/>
          <w:noProof/>
        </w:rPr>
        <w:t>1</w:t>
      </w:r>
      <w:r w:rsidR="00434457" w:rsidRPr="00D40FB2">
        <w:rPr>
          <w:b/>
        </w:rPr>
        <w:fldChar w:fldCharType="end"/>
      </w:r>
      <w:r w:rsidR="00434457">
        <w:t xml:space="preserve"> to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77209F" w14:paraId="23BF7140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B61A6" w14:textId="77777777" w:rsidR="0077209F" w:rsidRPr="00F9726B" w:rsidRDefault="0077209F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CE1869" w14:textId="5F401F4B" w:rsidR="0077209F" w:rsidRPr="001D7C36" w:rsidRDefault="0077209F" w:rsidP="0077209F">
            <m:oMathPara>
              <m:oMath>
                <m:r>
                  <w:rPr>
                    <w:rFonts w:ascii="Cambria Math" w:hAnsi="Cambria Math"/>
                  </w:rPr>
                  <m:t>δP=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∙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B5EC4" w14:textId="1AD8022F" w:rsidR="0077209F" w:rsidRDefault="0077209F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 w:rsidRPr="0077209F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18270271" w14:textId="77777777" w:rsidR="003475CA" w:rsidRDefault="003475CA" w:rsidP="00BA7EC5">
      <w:pPr>
        <w:pStyle w:val="Firstparagraph"/>
      </w:pPr>
    </w:p>
    <w:p w14:paraId="0F7AA29C" w14:textId="12C927F6" w:rsidR="006F2253" w:rsidRDefault="006F2253" w:rsidP="00BA7EC5">
      <w:pPr>
        <w:pStyle w:val="Firstparagraph"/>
      </w:pPr>
      <w:r>
        <w:t>To make sure</w:t>
      </w:r>
      <w:r w:rsidR="00B63F5E">
        <w:t xml:space="preserve"> that all</w:t>
      </w:r>
      <w:r>
        <w:t xml:space="preserve"> the virtual velocities </w:t>
      </w:r>
      <w:r w:rsidR="00B63F5E">
        <w:t>we use</w:t>
      </w:r>
      <w:r w:rsidR="00F9726B">
        <w:t xml:space="preserve"> to</w:t>
      </w:r>
      <w:r w:rsidR="00B63F5E">
        <w:t xml:space="preserve"> </w:t>
      </w:r>
      <w:r w:rsidR="00B63F5E" w:rsidRPr="00F9726B">
        <w:rPr>
          <w:noProof/>
        </w:rPr>
        <w:t>satisfy</w:t>
      </w:r>
      <w:r w:rsidR="00B63F5E">
        <w:t xml:space="preserve"> the constraints we need make use of the constraint equations</w:t>
      </w:r>
      <w:r w:rsidR="0045436A">
        <w:t xml:space="preserve"> C(x)</w:t>
      </w:r>
      <w:r w:rsidR="00B63F5E">
        <w:t xml:space="preserve"> derived in assignment</w:t>
      </w:r>
      <w:r w:rsidR="00B53E29">
        <w:t xml:space="preserve"> 1</w:t>
      </w:r>
      <w:r w:rsidR="001D7C36">
        <w:t>.</w:t>
      </w:r>
    </w:p>
    <w:p w14:paraId="0948EF87" w14:textId="77777777" w:rsidR="00E83CF6" w:rsidRPr="00E83CF6" w:rsidRDefault="00E83CF6" w:rsidP="00E83CF6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B53E29" w14:paraId="11D1CBB9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388C7" w14:textId="77777777" w:rsidR="00B53E29" w:rsidRPr="00B53E29" w:rsidRDefault="00B53E29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307B2" w14:textId="2B60A05D" w:rsidR="00B53E29" w:rsidRPr="0045436A" w:rsidRDefault="00B53E29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C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B037F" w14:textId="6E16628B" w:rsidR="00B53E29" w:rsidRDefault="00B53E29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3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6F40CDF7" w14:textId="7DA50216" w:rsidR="00B63F5E" w:rsidRDefault="00E83CF6" w:rsidP="0045436A">
      <w:pPr>
        <w:ind w:firstLine="0"/>
      </w:pPr>
      <w:r>
        <w:lastRenderedPageBreak/>
        <w:t xml:space="preserve">We need to differentiate </w:t>
      </w:r>
      <w:r w:rsidRPr="00DA1DB1">
        <w:rPr>
          <w:noProof/>
        </w:rPr>
        <w:t>these constraint</w:t>
      </w:r>
      <w:r w:rsidR="00F9726B" w:rsidRPr="00F9726B">
        <w:rPr>
          <w:noProof/>
        </w:rPr>
        <w:t>s</w:t>
      </w:r>
      <w:r>
        <w:t xml:space="preserve"> </w:t>
      </w:r>
      <w:r w:rsidRPr="00E64939">
        <w:rPr>
          <w:noProof/>
        </w:rPr>
        <w:t>with respect to</w:t>
      </w:r>
      <w:r>
        <w:t xml:space="preserve"> time to determine the velocities that satisfy the constraints. When doing </w:t>
      </w:r>
      <w:r w:rsidRPr="00890AF0">
        <w:rPr>
          <w:noProof/>
        </w:rPr>
        <w:t>this</w:t>
      </w:r>
      <w:r w:rsidR="00890AF0">
        <w:rPr>
          <w:noProof/>
        </w:rPr>
        <w:t>,</w:t>
      </w:r>
      <w:r>
        <w:t xml:space="preserve"> we get the following result:</w:t>
      </w:r>
    </w:p>
    <w:p w14:paraId="0A1F701E" w14:textId="77777777" w:rsidR="008D4164" w:rsidRDefault="008D4164" w:rsidP="0045436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5"/>
        <w:gridCol w:w="7369"/>
        <w:gridCol w:w="812"/>
      </w:tblGrid>
      <w:tr w:rsidR="008D4164" w14:paraId="4D7649A3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F07CB" w14:textId="77777777" w:rsidR="008D4164" w:rsidRDefault="008D4164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AE045" w14:textId="36B7A860" w:rsidR="008D4164" w:rsidRPr="00B95DA6" w:rsidRDefault="00752625" w:rsidP="00B95DA6">
            <w:pPr>
              <w:ind w:firstLine="0"/>
              <w:rPr>
                <w:rFonts w:ascii="Garamond" w:eastAsiaTheme="minorEastAsia" w:hAnsi="Garamond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  <m:r>
                      <w:rPr>
                        <w:rFonts w:ascii="Cambria Math" w:eastAsiaTheme="minorEastAsia" w:hAnsi="Cambria Math"/>
                        <w:lang w:val="nl-NL"/>
                      </w:rPr>
                      <m:t>,</m:t>
                    </m:r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nl-NL"/>
                  </w:rPr>
                  <m:t xml:space="preserve">∙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nl-NL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nl-NL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  <w:lang w:val="en-IN" w:eastAsia="en-US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=0</m:t>
                </m:r>
              </m:oMath>
            </m:oMathPara>
          </w:p>
          <w:p w14:paraId="4E8AD980" w14:textId="59B7C2C6" w:rsidR="008D4164" w:rsidRPr="008D4164" w:rsidRDefault="008D4164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6ECC6" w14:textId="0CD43D70" w:rsidR="008D4164" w:rsidRDefault="008D4164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4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17410E39" w14:textId="13A88FBB" w:rsidR="008D4164" w:rsidRDefault="00A534FF" w:rsidP="0045436A">
      <w:pPr>
        <w:ind w:firstLine="0"/>
      </w:pPr>
      <w:r>
        <w:t xml:space="preserve">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i</m:t>
            </m:r>
          </m:sub>
        </m:sSub>
      </m:oMath>
      <w:r w:rsidR="00427D76">
        <w:t xml:space="preserve"> is called the jacobian </w:t>
      </w:r>
      <w:r w:rsidR="008E213D">
        <w:t>of the matri</w:t>
      </w:r>
      <w:r w:rsidR="004C3898">
        <w:t xml:space="preserve">x </w:t>
      </w:r>
      <m:oMath>
        <m:r>
          <w:rPr>
            <w:rFonts w:ascii="Cambria Math" w:hAnsi="Cambria Math"/>
          </w:rPr>
          <m:t>C(x)</m:t>
        </m:r>
      </m:oMath>
      <w:r w:rsidR="004C3898">
        <w:t>.</w:t>
      </w:r>
      <w:r w:rsidR="00D253FD">
        <w:t xml:space="preserve"> Following we </w:t>
      </w:r>
      <w:r w:rsidR="009E5157">
        <w:t xml:space="preserve">replace the real veloc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E5157">
        <w:t xml:space="preserve"> with the virtual velocities and </w:t>
      </w:r>
      <w:r w:rsidR="004A01BB">
        <w:t>include</w:t>
      </w:r>
      <w:r w:rsidR="009E5157">
        <w:t xml:space="preserve"> </w:t>
      </w:r>
      <w:r w:rsidR="00D253FD">
        <w:t xml:space="preserve">these equality constraint equations </w:t>
      </w:r>
      <w:r w:rsidR="004A01BB">
        <w:t>in</w:t>
      </w:r>
      <w:r w:rsidR="009E5157">
        <w:t xml:space="preserve"> the virtual power </w:t>
      </w:r>
      <w:r w:rsidR="004A01BB">
        <w:t>expression</w:t>
      </w:r>
      <w:r w:rsidR="009E5157">
        <w:t xml:space="preserve"> by using lagrange multipliers.</w:t>
      </w:r>
      <w:r w:rsidR="00D253FD">
        <w:t xml:space="preserve"> </w:t>
      </w:r>
      <w:r w:rsidR="00606150">
        <w:t>Finaly by taking into account that the virtual power relationship has to hold for all virtual velocit</w:t>
      </w:r>
      <w:r w:rsidR="00606150" w:rsidRPr="00F9726B">
        <w:rPr>
          <w:noProof/>
        </w:rPr>
        <w:t>ies we get</w:t>
      </w:r>
      <w:r w:rsidR="00890AF0">
        <w:rPr>
          <w:noProof/>
        </w:rPr>
        <w:t>,</w:t>
      </w:r>
      <w:r w:rsidR="00606150">
        <w:t xml:space="preserve"> the following equation as the end result.</w:t>
      </w:r>
    </w:p>
    <w:p w14:paraId="1CCDE7CB" w14:textId="77777777" w:rsidR="00606150" w:rsidRDefault="00606150" w:rsidP="0045436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06150" w14:paraId="41FED0FC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52E05" w14:textId="77777777" w:rsidR="00606150" w:rsidRPr="00F00B0F" w:rsidRDefault="00606150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3751E" w14:textId="00887828" w:rsidR="00606150" w:rsidRPr="00100419" w:rsidRDefault="00606150" w:rsidP="00100419">
            <w:pPr>
              <w:autoSpaceDE w:val="0"/>
              <w:autoSpaceDN w:val="0"/>
              <w:adjustRightInd w:val="0"/>
              <w:spacing w:line="240" w:lineRule="auto"/>
              <w:rPr>
                <w:rFonts w:ascii="Garamond" w:eastAsiaTheme="minorEastAsia" w:hAnsi="Garamond"/>
                <w:b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F-M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,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0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0F11E" w14:textId="024A4AB5" w:rsidR="00606150" w:rsidRDefault="00606150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3" w:name="eq5"/>
            <w:r>
              <w:rPr>
                <w:b/>
                <w:lang w:val="nl-NL"/>
              </w:rPr>
              <w:fldChar w:fldCharType="begin"/>
            </w:r>
            <w:r w:rsidRPr="001E737F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5</w:t>
            </w:r>
            <w:r>
              <w:rPr>
                <w:b/>
                <w:lang w:val="nl-NL"/>
              </w:rPr>
              <w:fldChar w:fldCharType="end"/>
            </w:r>
            <w:bookmarkEnd w:id="3"/>
            <w:r>
              <w:rPr>
                <w:b/>
                <w:lang w:val="nl-NL"/>
              </w:rPr>
              <w:t>)</w:t>
            </w:r>
          </w:p>
        </w:tc>
      </w:tr>
    </w:tbl>
    <w:p w14:paraId="2524D578" w14:textId="76680A23" w:rsidR="00083452" w:rsidRDefault="00083452" w:rsidP="009A420E">
      <w:pPr>
        <w:ind w:firstLine="0"/>
      </w:pPr>
    </w:p>
    <w:p w14:paraId="4BCB4C54" w14:textId="0BF4F8FC" w:rsidR="00390F84" w:rsidRDefault="009A420E" w:rsidP="009A420E">
      <w:pPr>
        <w:ind w:firstLine="0"/>
      </w:pPr>
      <w:r>
        <w:t>W</w:t>
      </w:r>
      <w:r w:rsidR="00F3422E">
        <w:t xml:space="preserve">e now have the constrained equations of motion, which describe the dynamic equilibrium of the system, expressed in the unknown centre of mass acceleratio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b/>
                    <w:i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F3422E">
        <w:t xml:space="preserve"> and the unknown Lagrange multiplier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.</m:t>
        </m:r>
      </m:oMath>
      <w:r w:rsidR="00F3422E">
        <w:t xml:space="preserve"> We now need to add the constraint equations which </w:t>
      </w:r>
      <w:r w:rsidR="003F7EF2">
        <w:t xml:space="preserve">glue the individual bodies back to the system. Since </w:t>
      </w:r>
      <w:r w:rsidR="008E2868">
        <w:t>the unknowns are the accelerations similar as we did in assignment 1 we need to differentate these constraints twise with respect to time.</w:t>
      </w:r>
    </w:p>
    <w:p w14:paraId="50009E02" w14:textId="77777777" w:rsidR="00390F84" w:rsidRDefault="00390F84" w:rsidP="009A420E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390F84" w14:paraId="7E07D64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32AB5" w14:textId="77777777" w:rsidR="00390F84" w:rsidRPr="00C121C8" w:rsidRDefault="00390F84" w:rsidP="00390F84">
            <w:pPr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A2A6F" w14:textId="7BC643DF" w:rsidR="00390F84" w:rsidRPr="00390F84" w:rsidRDefault="00752625" w:rsidP="00390F84">
            <w:pPr>
              <w:autoSpaceDE w:val="0"/>
              <w:autoSpaceDN w:val="0"/>
              <w:adjustRightInd w:val="0"/>
              <w:spacing w:line="240" w:lineRule="auto"/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,j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⋅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 xml:space="preserve">x  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,ij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e>
                </m:d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j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AC583" w14:textId="55C7DE48" w:rsidR="00390F84" w:rsidRDefault="00390F84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4" w:name="constrainteq"/>
            <w:r>
              <w:rPr>
                <w:b/>
                <w:lang w:val="nl-NL"/>
              </w:rPr>
              <w:fldChar w:fldCharType="begin"/>
            </w:r>
            <w:r w:rsidRPr="00BF70F4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6</w:t>
            </w:r>
            <w:r>
              <w:rPr>
                <w:b/>
                <w:lang w:val="nl-NL"/>
              </w:rPr>
              <w:fldChar w:fldCharType="end"/>
            </w:r>
            <w:bookmarkEnd w:id="4"/>
            <w:r>
              <w:rPr>
                <w:b/>
                <w:lang w:val="nl-NL"/>
              </w:rPr>
              <w:t>)</w:t>
            </w:r>
          </w:p>
        </w:tc>
      </w:tr>
    </w:tbl>
    <w:p w14:paraId="39290940" w14:textId="3E88A1FB" w:rsidR="00390F84" w:rsidRDefault="00390F84" w:rsidP="009A420E">
      <w:pPr>
        <w:ind w:firstLine="0"/>
      </w:pPr>
    </w:p>
    <w:p w14:paraId="1E584365" w14:textId="77777777" w:rsidR="00390F84" w:rsidRDefault="00390F84" w:rsidP="009A420E">
      <w:pPr>
        <w:ind w:firstLine="0"/>
      </w:pPr>
    </w:p>
    <w:p w14:paraId="59507B65" w14:textId="50778924" w:rsidR="007778C3" w:rsidRDefault="00390F84" w:rsidP="00F328E7">
      <w:pPr>
        <w:ind w:firstLine="0"/>
      </w:pPr>
      <w:r>
        <w:t xml:space="preserve">This differentiation </w:t>
      </w:r>
      <w:r w:rsidRPr="00E64939">
        <w:rPr>
          <w:noProof/>
        </w:rPr>
        <w:t>was done</w:t>
      </w:r>
      <w:r w:rsidR="00A9762B">
        <w:t xml:space="preserve"> </w:t>
      </w:r>
      <w:r>
        <w:t>in MATLAB</w:t>
      </w:r>
      <w:bookmarkStart w:id="5" w:name="_Ref508056463"/>
      <w:r w:rsidR="00A9762B">
        <w:t xml:space="preserve"> with the use of the symbolic toolbox</w:t>
      </w:r>
      <w:r w:rsidR="004E5D2E">
        <w:t>.</w:t>
      </w:r>
      <w:r w:rsidR="00A9762B">
        <w:t xml:space="preserve"> After deriving the second derivative of the </w:t>
      </w:r>
      <w:r w:rsidR="00A9762B" w:rsidRPr="005B28F5">
        <w:rPr>
          <w:noProof/>
        </w:rPr>
        <w:t>constraint</w:t>
      </w:r>
      <w:r w:rsidR="005B28F5">
        <w:rPr>
          <w:noProof/>
        </w:rPr>
        <w:t>,</w:t>
      </w:r>
      <w:r w:rsidR="00A9762B">
        <w:t xml:space="preserve"> we now have all the ingredients to solve the DEA</w:t>
      </w:r>
      <w:r w:rsidR="00A9762B">
        <w:rPr>
          <w:rFonts w:ascii="Arial" w:hAnsi="Arial" w:cs="Arial"/>
        </w:rPr>
        <w:t>’</w:t>
      </w:r>
      <w:r w:rsidR="00A9762B">
        <w:t xml:space="preserve">s. To do </w:t>
      </w:r>
      <w:r w:rsidR="00A9762B" w:rsidRPr="005B28F5">
        <w:rPr>
          <w:noProof/>
        </w:rPr>
        <w:t>this</w:t>
      </w:r>
      <w:r w:rsidR="005B28F5">
        <w:rPr>
          <w:noProof/>
        </w:rPr>
        <w:t>,</w:t>
      </w:r>
      <w:r w:rsidR="00A9762B">
        <w:t xml:space="preserve"> we need to write the </w:t>
      </w:r>
      <w:r w:rsidR="001E737F">
        <w:t>dynamic equilibrium equation</w:t>
      </w:r>
      <w:r w:rsidR="00D40FB2">
        <w:t>s</w:t>
      </w:r>
      <w:r w:rsidR="001E737F">
        <w:t xml:space="preserve"> </w:t>
      </w:r>
      <w:r w:rsidR="00D40FB2">
        <w:t>(</w:t>
      </w:r>
      <w:r w:rsidR="001E737F" w:rsidRPr="001E737F">
        <w:rPr>
          <w:b/>
        </w:rPr>
        <w:fldChar w:fldCharType="begin"/>
      </w:r>
      <w:r w:rsidR="001E737F" w:rsidRPr="001E737F">
        <w:rPr>
          <w:b/>
        </w:rPr>
        <w:instrText xml:space="preserve"> REF eq5 \h </w:instrText>
      </w:r>
      <w:r w:rsidR="001E737F">
        <w:rPr>
          <w:b/>
        </w:rPr>
        <w:instrText xml:space="preserve"> \* MERGEFORMAT </w:instrText>
      </w:r>
      <w:r w:rsidR="001E737F" w:rsidRPr="001E737F">
        <w:rPr>
          <w:b/>
        </w:rPr>
      </w:r>
      <w:r w:rsidR="001E737F" w:rsidRPr="001E737F">
        <w:rPr>
          <w:b/>
        </w:rPr>
        <w:fldChar w:fldCharType="separate"/>
      </w:r>
      <w:r w:rsidR="002B715D" w:rsidRPr="002B715D">
        <w:rPr>
          <w:b/>
          <w:noProof/>
        </w:rPr>
        <w:t>5</w:t>
      </w:r>
      <w:r w:rsidR="001E737F" w:rsidRPr="001E737F">
        <w:rPr>
          <w:b/>
        </w:rPr>
        <w:fldChar w:fldCharType="end"/>
      </w:r>
      <w:r w:rsidR="00D40FB2">
        <w:t xml:space="preserve">) </w:t>
      </w:r>
      <w:r w:rsidR="00BF70F4">
        <w:t xml:space="preserve">with the acceleration constraints </w:t>
      </w:r>
      <w:r w:rsidR="00BF70F4">
        <w:rPr>
          <w:b/>
        </w:rPr>
        <w:t>(</w:t>
      </w:r>
      <w:r w:rsidR="00BF70F4">
        <w:fldChar w:fldCharType="begin"/>
      </w:r>
      <w:r w:rsidR="00BF70F4">
        <w:instrText xml:space="preserve"> REF constrainteq \h </w:instrText>
      </w:r>
      <w:r w:rsidR="00BF70F4">
        <w:fldChar w:fldCharType="separate"/>
      </w:r>
      <w:r w:rsidR="002B715D">
        <w:rPr>
          <w:b/>
          <w:noProof/>
          <w:lang w:val="nl-NL"/>
        </w:rPr>
        <w:t>6</w:t>
      </w:r>
      <w:r w:rsidR="00BF70F4">
        <w:fldChar w:fldCharType="end"/>
      </w:r>
      <w:r w:rsidR="00BF70F4">
        <w:t xml:space="preserve">) in a </w:t>
      </w:r>
      <w:r w:rsidR="00BF70F4" w:rsidRPr="00890AF0">
        <w:rPr>
          <w:noProof/>
        </w:rPr>
        <w:t>matrix</w:t>
      </w:r>
      <w:r w:rsidR="00890AF0">
        <w:rPr>
          <w:noProof/>
        </w:rPr>
        <w:t>-</w:t>
      </w:r>
      <w:r w:rsidR="00BF70F4" w:rsidRPr="00890AF0">
        <w:rPr>
          <w:noProof/>
        </w:rPr>
        <w:t>vector</w:t>
      </w:r>
      <w:r w:rsidR="00BF70F4">
        <w:t xml:space="preserve"> produc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7778C3" w14:paraId="450AE4C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87297" w14:textId="77777777" w:rsidR="007778C3" w:rsidRPr="00C121C8" w:rsidRDefault="007778C3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0B292" w14:textId="2421B47E" w:rsidR="007778C3" w:rsidRPr="007778C3" w:rsidRDefault="00752625" w:rsidP="007778C3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</m:t>
                              </m:r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i</m:t>
                              </m:r>
                            </m:sub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,i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,ij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b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j</m:t>
                                </m:r>
                              </m:sub>
                            </m:sSub>
                          </m:e>
                        </m:acc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F48DC" w14:textId="4B3D9D75" w:rsidR="007778C3" w:rsidRDefault="007778C3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7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7778C3" w14:paraId="2520DCC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F62A4" w14:textId="77777777" w:rsidR="007778C3" w:rsidRDefault="007778C3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7F309" w14:textId="77777777" w:rsidR="007778C3" w:rsidRDefault="007778C3" w:rsidP="007778C3">
            <w:pPr>
              <w:rPr>
                <w:sz w:val="24"/>
                <w:szCs w:val="24"/>
                <w:lang w:val="en-IN" w:eastAsia="en-US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388B8" w14:textId="77777777" w:rsidR="007778C3" w:rsidRDefault="007778C3" w:rsidP="006A4BC2">
            <w:pPr>
              <w:jc w:val="center"/>
              <w:rPr>
                <w:b/>
                <w:lang w:val="nl-NL"/>
              </w:rPr>
            </w:pPr>
          </w:p>
        </w:tc>
      </w:tr>
    </w:tbl>
    <w:p w14:paraId="3E7763F7" w14:textId="0DB68B25" w:rsidR="00B96B45" w:rsidRDefault="00BF70F4" w:rsidP="007778C3">
      <w:pPr>
        <w:ind w:firstLine="0"/>
        <w:rPr>
          <w:sz w:val="21"/>
          <w:szCs w:val="21"/>
        </w:rPr>
      </w:pPr>
      <w:r>
        <w:fldChar w:fldCharType="begin"/>
      </w:r>
      <w:r>
        <w:instrText xml:space="preserve"> REF eq6 \h </w:instrText>
      </w:r>
      <w:r>
        <w:fldChar w:fldCharType="separate"/>
      </w:r>
      <w:r w:rsidR="002B715D">
        <w:rPr>
          <w:b/>
          <w:bCs/>
          <w:lang w:val="en-US"/>
        </w:rPr>
        <w:t>Error! Reference source not found.</w:t>
      </w:r>
      <w:r>
        <w:fldChar w:fldCharType="end"/>
      </w:r>
      <w:r>
        <w:fldChar w:fldCharType="begin"/>
      </w:r>
      <w:r>
        <w:instrText xml:space="preserve"> REF eq6 \h </w:instrText>
      </w:r>
      <w:r>
        <w:fldChar w:fldCharType="separate"/>
      </w:r>
      <w:r w:rsidR="002B715D">
        <w:rPr>
          <w:b/>
          <w:bCs/>
          <w:lang w:val="en-US"/>
        </w:rPr>
        <w:t>Error! Reference source not found.</w:t>
      </w:r>
      <w:r>
        <w:fldChar w:fldCharType="end"/>
      </w:r>
      <w:r w:rsidR="001E737F">
        <w:fldChar w:fldCharType="begin"/>
      </w:r>
      <w:r w:rsidR="001E737F">
        <w:instrText xml:space="preserve"> REF eq5 \h </w:instrText>
      </w:r>
      <w:r w:rsidR="001E737F">
        <w:fldChar w:fldCharType="separate"/>
      </w:r>
      <w:r w:rsidR="002B715D">
        <w:rPr>
          <w:b/>
          <w:noProof/>
          <w:lang w:val="nl-NL"/>
        </w:rPr>
        <w:t>5</w:t>
      </w:r>
      <w:r w:rsidR="001E737F">
        <w:fldChar w:fldCharType="end"/>
      </w:r>
      <w:r w:rsidR="001E737F">
        <w:fldChar w:fldCharType="begin"/>
      </w:r>
      <w:r w:rsidR="001E737F">
        <w:instrText xml:space="preserve"> REF eq5 \h </w:instrText>
      </w:r>
      <w:r w:rsidR="001E737F">
        <w:fldChar w:fldCharType="separate"/>
      </w:r>
      <w:r w:rsidR="002B715D">
        <w:rPr>
          <w:b/>
          <w:noProof/>
          <w:lang w:val="nl-NL"/>
        </w:rPr>
        <w:t>5</w:t>
      </w:r>
      <w:r w:rsidR="001E737F">
        <w:fldChar w:fldCharType="end"/>
      </w:r>
      <w:r w:rsidR="001E737F">
        <w:fldChar w:fldCharType="begin"/>
      </w:r>
      <w:r w:rsidR="001E737F">
        <w:instrText xml:space="preserve"> REF eq5 \h </w:instrText>
      </w:r>
      <w:r w:rsidR="001E737F">
        <w:fldChar w:fldCharType="separate"/>
      </w:r>
      <w:r w:rsidR="002B715D">
        <w:rPr>
          <w:b/>
          <w:noProof/>
          <w:lang w:val="nl-NL"/>
        </w:rPr>
        <w:t>5</w:t>
      </w:r>
      <w:r w:rsidR="001E737F">
        <w:fldChar w:fldCharType="end"/>
      </w:r>
      <w:bookmarkEnd w:id="5"/>
      <w:r w:rsidR="00B96B45" w:rsidRPr="00037E41">
        <w:t xml:space="preserve">Following </w:t>
      </w:r>
      <w:r w:rsidR="005B28F5">
        <w:rPr>
          <w:noProof/>
        </w:rPr>
        <w:t>as</w:t>
      </w:r>
      <w:r w:rsidR="0001427F">
        <w:t xml:space="preserve"> we did in assignment </w:t>
      </w:r>
      <w:r w:rsidR="0001427F" w:rsidRPr="00E64939">
        <w:rPr>
          <w:noProof/>
        </w:rPr>
        <w:t>1</w:t>
      </w:r>
      <w:r w:rsidR="0001427F">
        <w:t xml:space="preserve"> </w:t>
      </w:r>
      <w:r w:rsidR="005B294D">
        <w:t xml:space="preserve">since we now have </w:t>
      </w:r>
      <w:r w:rsidR="005B294D" w:rsidRPr="00E64939">
        <w:rPr>
          <w:noProof/>
        </w:rPr>
        <w:t>10</w:t>
      </w:r>
      <w:r w:rsidR="005B294D">
        <w:t xml:space="preserve"> unknowns and </w:t>
      </w:r>
      <w:r w:rsidR="005B294D" w:rsidRPr="00E64939">
        <w:rPr>
          <w:noProof/>
        </w:rPr>
        <w:t>10</w:t>
      </w:r>
      <w:r w:rsidR="005B294D">
        <w:t xml:space="preserve"> equations </w:t>
      </w:r>
      <w:r w:rsidR="0001427F">
        <w:t xml:space="preserve">we solve </w:t>
      </w:r>
      <w:r w:rsidR="00B96B45" w:rsidRPr="00037E41">
        <w:t xml:space="preserve">the </w:t>
      </w:r>
      <w:r w:rsidR="00B96B45" w:rsidRPr="005B28F5">
        <w:rPr>
          <w:noProof/>
        </w:rPr>
        <w:t>matrix</w:t>
      </w:r>
      <w:r w:rsidR="005B28F5">
        <w:rPr>
          <w:noProof/>
        </w:rPr>
        <w:t>-</w:t>
      </w:r>
      <w:r w:rsidR="00B96B45" w:rsidRPr="005B28F5">
        <w:rPr>
          <w:noProof/>
        </w:rPr>
        <w:t>vector</w:t>
      </w:r>
      <w:r w:rsidR="00B96B45" w:rsidRPr="00037E41">
        <w:t xml:space="preserve"> product </w:t>
      </w:r>
      <w:r w:rsidR="0001427F">
        <w:t xml:space="preserve">defined </w:t>
      </w:r>
      <w:r w:rsidR="00B96B45" w:rsidRPr="00037E41">
        <w:t xml:space="preserve">above to get the </w:t>
      </w:r>
      <w:r w:rsidR="003527B8">
        <w:t xml:space="preserve">output </w:t>
      </w:r>
      <w:r w:rsidR="00B96B45" w:rsidRPr="00037E41">
        <w:t xml:space="preserve">state </w:t>
      </w:r>
      <w:r w:rsidR="003527B8">
        <w:t>X</w:t>
      </w:r>
      <w:r w:rsidR="00B96B45" w:rsidRPr="00037E41">
        <w:rPr>
          <w:sz w:val="24"/>
        </w:rPr>
        <w:t xml:space="preserve"> </w:t>
      </w:r>
      <w:r w:rsidR="00B96B45" w:rsidRPr="00037E41">
        <w:rPr>
          <w:sz w:val="21"/>
          <w:szCs w:val="21"/>
        </w:rPr>
        <w:t xml:space="preserve">at the three </w:t>
      </w:r>
      <w:r w:rsidR="00A06453">
        <w:rPr>
          <w:sz w:val="21"/>
          <w:szCs w:val="21"/>
        </w:rPr>
        <w:t xml:space="preserve">in the assignment </w:t>
      </w:r>
      <w:r w:rsidR="00B96B45" w:rsidRPr="00037E41">
        <w:rPr>
          <w:sz w:val="21"/>
          <w:szCs w:val="21"/>
        </w:rPr>
        <w:t>specified configurations</w:t>
      </w:r>
      <w:r w:rsidR="00A06453">
        <w:rPr>
          <w:sz w:val="21"/>
          <w:szCs w:val="21"/>
        </w:rPr>
        <w:t>.</w:t>
      </w:r>
    </w:p>
    <w:p w14:paraId="57E350EF" w14:textId="77777777" w:rsidR="005B294D" w:rsidRPr="00037E41" w:rsidRDefault="005B294D" w:rsidP="007778C3">
      <w:pPr>
        <w:ind w:firstLine="0"/>
      </w:pPr>
    </w:p>
    <w:p w14:paraId="0542E312" w14:textId="0570E61B" w:rsidR="00B96B45" w:rsidRPr="00603228" w:rsidRDefault="00752625" w:rsidP="00B96B45">
      <w:pPr>
        <w:pStyle w:val="Firstparagraph"/>
        <w:jc w:val="center"/>
        <w:rPr>
          <w:vertAlign w:val="subscript"/>
        </w:rPr>
      </w:pPr>
      <m:oMath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eqArrPr>
              <m:e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</m:e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λ</m:t>
                </m:r>
              </m:e>
            </m:eqAr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dPr>
              <m:e>
                <m:m>
                  <m:mPr>
                    <m:plcHide m:val="1"/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mPr>
                  <m:mr>
                    <m:e>
                      <m:r>
                        <m:rPr>
                          <m:sty m:val="bi"/>
                        </m:rP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</m:t>
                      </m:r>
                    </m:e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/>
                              <w:b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k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,i</m:t>
                          </m:r>
                        </m:sub>
                        <m:sup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b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k,i</m:t>
                          </m:r>
                        </m:sub>
                      </m:sSub>
                    </m:e>
                    <m:e>
                      <m:r>
                        <m:rPr>
                          <m:sty m:val="bi"/>
                        </m:rP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0</m:t>
                      </m:r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603228">
        <w:softHyphen/>
      </w:r>
      <w:r w:rsidR="00603228">
        <w:softHyphen/>
      </w:r>
      <w:r w:rsidR="00603228">
        <w:softHyphen/>
      </w:r>
      <m:oMath>
        <m:d>
          <m:d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eqArr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F</m:t>
                </m:r>
              </m:e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,ij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e>
                </m:acc>
              </m:e>
            </m:eqArr>
          </m:e>
        </m:d>
      </m:oMath>
    </w:p>
    <w:p w14:paraId="32649905" w14:textId="77777777" w:rsidR="00C33C99" w:rsidRPr="00037E41" w:rsidRDefault="00C33C99" w:rsidP="00C33C99"/>
    <w:p w14:paraId="720DEDB9" w14:textId="0C95B4CF" w:rsidR="00B96B45" w:rsidRPr="00037E41" w:rsidRDefault="00C33C99" w:rsidP="00C33C99">
      <w:pPr>
        <w:ind w:firstLine="0"/>
      </w:pPr>
      <w:r w:rsidRPr="00037E41">
        <w:t xml:space="preserve">We do this with the help of the initial state which </w:t>
      </w:r>
      <w:r w:rsidRPr="00E64939">
        <w:rPr>
          <w:noProof/>
        </w:rPr>
        <w:t>is defined</w:t>
      </w:r>
      <w:r w:rsidRPr="00037E41">
        <w:t xml:space="preserve"> as:</w:t>
      </w:r>
    </w:p>
    <w:p w14:paraId="66462C68" w14:textId="77777777" w:rsidR="00501C37" w:rsidRPr="00037E41" w:rsidRDefault="00501C37" w:rsidP="00C33C99">
      <w:pPr>
        <w:ind w:firstLine="0"/>
      </w:pPr>
    </w:p>
    <w:p w14:paraId="637F00DD" w14:textId="1FB50E72" w:rsidR="00C33C99" w:rsidRPr="00037E41" w:rsidRDefault="00752625" w:rsidP="00C33C99">
      <w:pPr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hAnsi="Cambria Math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acc>
            </m:e>
          </m:d>
        </m:oMath>
      </m:oMathPara>
    </w:p>
    <w:p w14:paraId="7FF7F165" w14:textId="77777777" w:rsidR="00501C37" w:rsidRPr="00037E41" w:rsidRDefault="00501C37" w:rsidP="00C33C99">
      <w:pPr>
        <w:ind w:firstLine="0"/>
      </w:pPr>
    </w:p>
    <w:p w14:paraId="1B65B74A" w14:textId="3BC913B3" w:rsidR="00B96B45" w:rsidRPr="00037E41" w:rsidRDefault="00B96B45" w:rsidP="00B96B45">
      <w:pPr>
        <w:ind w:firstLine="0"/>
      </w:pPr>
      <w:r w:rsidRPr="00037E41">
        <w:t xml:space="preserve">The MATLAB code </w:t>
      </w:r>
      <w:r w:rsidR="007778C3">
        <w:t xml:space="preserve">implementing all </w:t>
      </w:r>
      <w:r w:rsidR="007778C3" w:rsidRPr="005B28F5">
        <w:rPr>
          <w:noProof/>
        </w:rPr>
        <w:t>above</w:t>
      </w:r>
      <w:r w:rsidR="005B28F5">
        <w:rPr>
          <w:noProof/>
        </w:rPr>
        <w:t>-</w:t>
      </w:r>
      <w:r w:rsidR="007778C3" w:rsidRPr="005B28F5">
        <w:rPr>
          <w:noProof/>
        </w:rPr>
        <w:t>described</w:t>
      </w:r>
      <w:r w:rsidR="007778C3">
        <w:t xml:space="preserve"> operations </w:t>
      </w:r>
      <w:r w:rsidRPr="00037E41">
        <w:t xml:space="preserve">can </w:t>
      </w:r>
      <w:r w:rsidRPr="00E64939">
        <w:rPr>
          <w:noProof/>
        </w:rPr>
        <w:t>be found</w:t>
      </w:r>
      <w:r w:rsidRPr="00037E41">
        <w:t xml:space="preserve"> in </w:t>
      </w:r>
      <w:r w:rsidR="005B28F5">
        <w:rPr>
          <w:noProof/>
        </w:rPr>
        <w:t>A</w:t>
      </w:r>
      <w:r w:rsidRPr="005B28F5">
        <w:rPr>
          <w:noProof/>
        </w:rPr>
        <w:t>ppendix</w:t>
      </w:r>
      <w:r w:rsidRPr="00037E41">
        <w:t xml:space="preserve"> A.</w:t>
      </w:r>
    </w:p>
    <w:p w14:paraId="283546B6" w14:textId="77777777" w:rsidR="00B96B45" w:rsidRDefault="00B96B45" w:rsidP="00B96B45">
      <w:pPr>
        <w:pStyle w:val="Heading3"/>
      </w:pPr>
      <w:r>
        <w:lastRenderedPageBreak/>
        <w:t>Both bars vertical up and zero speed</w:t>
      </w:r>
    </w:p>
    <w:p w14:paraId="1EE669C5" w14:textId="78436258" w:rsidR="00B96B45" w:rsidRPr="00037E41" w:rsidRDefault="00B96B45" w:rsidP="00B96B45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.5 π 0.5π 0 0]</m:t>
        </m:r>
      </m:oMath>
      <w:r w:rsidR="00C33C99" w:rsidRPr="00037E41">
        <w:t xml:space="preserve"> we get the following result:</w:t>
      </w:r>
    </w:p>
    <w:p w14:paraId="4C20B411" w14:textId="77777777" w:rsidR="0073625A" w:rsidRPr="00037E41" w:rsidRDefault="0073625A" w:rsidP="0073625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B936DC" w:rsidRPr="00037E41" w14:paraId="78D96CD4" w14:textId="77777777" w:rsidTr="0073625A">
        <w:tc>
          <w:tcPr>
            <w:tcW w:w="562" w:type="dxa"/>
            <w:vAlign w:val="center"/>
          </w:tcPr>
          <w:p w14:paraId="126D0879" w14:textId="6386B38A" w:rsidR="00431164" w:rsidRPr="00037E41" w:rsidRDefault="00752625" w:rsidP="0073625A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BEAC6CC" w14:textId="22108A4C" w:rsidR="00431164" w:rsidRPr="00037E41" w:rsidRDefault="00191327" w:rsidP="00883F0E">
            <w:pPr>
              <w:ind w:firstLine="0"/>
              <w:jc w:val="center"/>
            </w:pPr>
            <w:r w:rsidRPr="00037E41">
              <w:t>6.3</w:t>
            </w:r>
            <w:r w:rsidR="005B43EC" w:rsidRPr="00037E41">
              <w:t>1</w:t>
            </w:r>
            <w:r w:rsidR="00883F0E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35631235" w14:textId="77777777" w:rsidTr="0073625A">
        <w:tc>
          <w:tcPr>
            <w:tcW w:w="562" w:type="dxa"/>
            <w:vAlign w:val="center"/>
          </w:tcPr>
          <w:p w14:paraId="4830F06F" w14:textId="30034E32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884B010" w14:textId="6D6BD66B" w:rsidR="00431164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883F0E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68D5822C" w14:textId="77777777" w:rsidTr="0073625A">
        <w:tc>
          <w:tcPr>
            <w:tcW w:w="562" w:type="dxa"/>
            <w:vAlign w:val="center"/>
          </w:tcPr>
          <w:p w14:paraId="34BE3E2A" w14:textId="13DF6CC0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63B2F8" w14:textId="1E8EF924" w:rsidR="00431164" w:rsidRPr="00037E41" w:rsidRDefault="00191327" w:rsidP="0073625A">
            <w:pPr>
              <w:ind w:firstLine="0"/>
              <w:jc w:val="center"/>
            </w:pPr>
            <w:r w:rsidRPr="00037E41">
              <w:t>-22.93</w:t>
            </w:r>
            <w:r w:rsidR="001B1BD3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5DDA2F10" w14:textId="77777777" w:rsidTr="0073625A">
        <w:tc>
          <w:tcPr>
            <w:tcW w:w="562" w:type="dxa"/>
            <w:vAlign w:val="center"/>
          </w:tcPr>
          <w:p w14:paraId="61EFC706" w14:textId="7DAEDEC4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6B30BD8" w14:textId="4E833F0D" w:rsidR="00431164" w:rsidRPr="00037E41" w:rsidRDefault="00191327" w:rsidP="0073625A">
            <w:pPr>
              <w:ind w:firstLine="0"/>
              <w:jc w:val="center"/>
            </w:pPr>
            <w:r w:rsidRPr="00037E41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05F891D8" w14:textId="77777777" w:rsidTr="0073625A">
        <w:tc>
          <w:tcPr>
            <w:tcW w:w="562" w:type="dxa"/>
            <w:vAlign w:val="center"/>
          </w:tcPr>
          <w:p w14:paraId="164C719A" w14:textId="589B4B7D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DAECCEE" w14:textId="346062AF" w:rsidR="00431164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70330DF8" w14:textId="77777777" w:rsidTr="0073625A">
        <w:tc>
          <w:tcPr>
            <w:tcW w:w="562" w:type="dxa"/>
            <w:vAlign w:val="center"/>
          </w:tcPr>
          <w:p w14:paraId="2BFFB49B" w14:textId="2498D44C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BC06D70" w14:textId="2006A09F" w:rsidR="00431164" w:rsidRPr="00037E41" w:rsidRDefault="00191327" w:rsidP="0073625A">
            <w:pPr>
              <w:ind w:firstLine="0"/>
              <w:jc w:val="center"/>
            </w:pPr>
            <w:r w:rsidRPr="00037E41">
              <w:t>7.64</w:t>
            </w:r>
            <w:r w:rsidR="001B1BD3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1CBB21C6" w14:textId="77777777" w:rsidTr="0073625A">
        <w:tc>
          <w:tcPr>
            <w:tcW w:w="562" w:type="dxa"/>
            <w:vAlign w:val="center"/>
          </w:tcPr>
          <w:p w14:paraId="71ABCA58" w14:textId="2CCBF408" w:rsidR="00431164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67E777F" w14:textId="0AE14954" w:rsidR="00431164" w:rsidRPr="00037E41" w:rsidRDefault="00191327" w:rsidP="0073625A">
            <w:pPr>
              <w:ind w:firstLine="0"/>
              <w:jc w:val="center"/>
            </w:pPr>
            <w:r w:rsidRPr="00037E41">
              <w:t>0.36</w:t>
            </w:r>
            <w:r w:rsidR="001B1BD3" w:rsidRPr="00037E41">
              <w:t xml:space="preserve"> N</w:t>
            </w:r>
          </w:p>
        </w:tc>
      </w:tr>
      <w:tr w:rsidR="00B936DC" w:rsidRPr="00037E41" w14:paraId="05B26E2F" w14:textId="77777777" w:rsidTr="0073625A">
        <w:tc>
          <w:tcPr>
            <w:tcW w:w="562" w:type="dxa"/>
            <w:vAlign w:val="center"/>
          </w:tcPr>
          <w:p w14:paraId="61C5F114" w14:textId="128E8CE3" w:rsidR="0073625A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BE89A0" w14:textId="098C5B66" w:rsidR="0073625A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1B1BD3" w:rsidRPr="00037E41">
              <w:t xml:space="preserve"> N</w:t>
            </w:r>
          </w:p>
        </w:tc>
      </w:tr>
      <w:tr w:rsidR="00B936DC" w:rsidRPr="00037E41" w14:paraId="273E2FF0" w14:textId="77777777" w:rsidTr="0073625A">
        <w:tc>
          <w:tcPr>
            <w:tcW w:w="562" w:type="dxa"/>
            <w:vAlign w:val="center"/>
          </w:tcPr>
          <w:p w14:paraId="609A9977" w14:textId="3D18870F" w:rsidR="00B936DC" w:rsidRPr="00B936DC" w:rsidRDefault="00752625" w:rsidP="00B936D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5FE48DE" w14:textId="64A40C28" w:rsidR="0073625A" w:rsidRPr="00037E41" w:rsidRDefault="00B936DC" w:rsidP="0073625A">
            <w:pPr>
              <w:ind w:firstLine="0"/>
              <w:jc w:val="center"/>
            </w:pPr>
            <w:r>
              <w:t>-</w:t>
            </w:r>
            <w:r w:rsidR="00191327" w:rsidRPr="00037E41">
              <w:t>0.09</w:t>
            </w:r>
            <w:r w:rsidR="001B1BD3" w:rsidRPr="00037E41">
              <w:t xml:space="preserve"> N</w:t>
            </w:r>
          </w:p>
        </w:tc>
      </w:tr>
      <w:tr w:rsidR="00B936DC" w:rsidRPr="00037E41" w14:paraId="7DB0F149" w14:textId="77777777" w:rsidTr="0073625A">
        <w:tc>
          <w:tcPr>
            <w:tcW w:w="562" w:type="dxa"/>
            <w:vAlign w:val="center"/>
          </w:tcPr>
          <w:p w14:paraId="58652236" w14:textId="6CA59863" w:rsidR="0073625A" w:rsidRPr="00037E41" w:rsidRDefault="00752625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ADE5007" w14:textId="6AEDD0DC" w:rsidR="0073625A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1B1BD3" w:rsidRPr="00037E41">
              <w:t xml:space="preserve"> N</w:t>
            </w:r>
          </w:p>
        </w:tc>
      </w:tr>
    </w:tbl>
    <w:p w14:paraId="7CCDFBCC" w14:textId="5554A64F" w:rsidR="00501C37" w:rsidRDefault="00501C37" w:rsidP="00501C37">
      <w:pPr>
        <w:ind w:firstLine="0"/>
      </w:pPr>
    </w:p>
    <w:p w14:paraId="56638900" w14:textId="78326B74" w:rsidR="00383B95" w:rsidRDefault="00B936DC" w:rsidP="00501C37">
      <w:pPr>
        <w:ind w:firstLine="0"/>
      </w:pPr>
      <w:r>
        <w:t xml:space="preserve">These results are </w:t>
      </w:r>
      <w:r w:rsidRPr="005B28F5">
        <w:rPr>
          <w:noProof/>
        </w:rPr>
        <w:t>the same</w:t>
      </w:r>
      <w:r>
        <w:t xml:space="preserve"> </w:t>
      </w:r>
      <w:r w:rsidRPr="005B28F5">
        <w:rPr>
          <w:noProof/>
        </w:rPr>
        <w:t xml:space="preserve">as </w:t>
      </w:r>
      <w:r w:rsidR="005B28F5">
        <w:rPr>
          <w:noProof/>
        </w:rPr>
        <w:t>the</w:t>
      </w:r>
      <w:r w:rsidRPr="005B28F5">
        <w:rPr>
          <w:noProof/>
        </w:rPr>
        <w:t xml:space="preserve"> result</w:t>
      </w:r>
      <w:r>
        <w:t xml:space="preserve"> obtained in assignment 1. </w:t>
      </w:r>
      <w:r w:rsidRPr="005B28F5">
        <w:rPr>
          <w:noProof/>
        </w:rPr>
        <w:t>However</w:t>
      </w:r>
      <w:r w:rsidR="005B28F5">
        <w:rPr>
          <w:noProof/>
        </w:rPr>
        <w:t>,</w:t>
      </w:r>
      <w:r w:rsidR="009922F1">
        <w:t xml:space="preserve"> the Lagrange multipliers are the negatives of the reaction forces at the joints A and B. </w:t>
      </w:r>
      <w:r w:rsidR="00F7229D">
        <w:t xml:space="preserve">Meaning that a </w:t>
      </w:r>
      <w:r w:rsidR="002454C0">
        <w:t>positive</w:t>
      </w:r>
      <w:r w:rsidR="00F7229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7E2D98">
        <w:t xml:space="preserve"> is </w:t>
      </w:r>
      <w:r w:rsidR="002454C0">
        <w:t>equivalent</w:t>
      </w:r>
      <w:r w:rsidR="007E2D98">
        <w:t xml:space="preserve"> to a Reaction force in the negative direction. The </w:t>
      </w:r>
      <w:r w:rsidR="002454C0">
        <w:t>interpretation</w:t>
      </w:r>
      <w:r w:rsidR="007E2D98">
        <w:t xml:space="preserve"> of the </w:t>
      </w:r>
      <w:r w:rsidR="00092510">
        <w:t xml:space="preserve">other </w:t>
      </w:r>
      <w:r w:rsidR="002454C0">
        <w:t>Lagrange</w:t>
      </w:r>
      <w:r w:rsidR="00092510">
        <w:t xml:space="preserve"> multipliers is </w:t>
      </w:r>
      <w:r w:rsidR="00FE4EBE">
        <w:t>like</w:t>
      </w:r>
      <w:r w:rsidR="00092510">
        <w:t xml:space="preserve"> this. This can be verified by comparing the equations of motion derived in assignment 1 with the dynamic equilibrium equations derived in this assignment.</w:t>
      </w:r>
    </w:p>
    <w:p w14:paraId="355765AB" w14:textId="77777777" w:rsidR="00092510" w:rsidRDefault="00092510" w:rsidP="00501C37">
      <w:pPr>
        <w:ind w:firstLine="0"/>
      </w:pPr>
    </w:p>
    <w:tbl>
      <w:tblPr>
        <w:tblStyle w:val="TableGrid"/>
        <w:tblW w:w="0" w:type="auto"/>
        <w:tblCellMar>
          <w:top w:w="57" w:type="dxa"/>
        </w:tblCellMar>
        <w:tblLook w:val="04A0" w:firstRow="1" w:lastRow="0" w:firstColumn="1" w:lastColumn="0" w:noHBand="0" w:noVBand="1"/>
      </w:tblPr>
      <w:tblGrid>
        <w:gridCol w:w="4508"/>
        <w:gridCol w:w="4508"/>
      </w:tblGrid>
      <w:tr w:rsidR="00BC0D89" w14:paraId="718932AB" w14:textId="77777777" w:rsidTr="00A53687">
        <w:tc>
          <w:tcPr>
            <w:tcW w:w="4508" w:type="dxa"/>
          </w:tcPr>
          <w:p w14:paraId="36AB4BA8" w14:textId="11B239C3" w:rsidR="00BC0D89" w:rsidRPr="00F52745" w:rsidRDefault="002454C0" w:rsidP="00501C37">
            <w:pPr>
              <w:ind w:firstLine="0"/>
              <w:rPr>
                <w:b/>
              </w:rPr>
            </w:pPr>
            <w:r w:rsidRPr="00F52745">
              <w:rPr>
                <w:b/>
              </w:rPr>
              <w:t>Assignment</w:t>
            </w:r>
            <w:r w:rsidR="00BC0D89" w:rsidRPr="00F52745">
              <w:rPr>
                <w:b/>
              </w:rPr>
              <w:t xml:space="preserve"> 1 (</w:t>
            </w:r>
            <w:r w:rsidR="00F52745" w:rsidRPr="00F52745">
              <w:rPr>
                <w:b/>
              </w:rPr>
              <w:t>Equations of motion)</w:t>
            </w:r>
          </w:p>
        </w:tc>
        <w:tc>
          <w:tcPr>
            <w:tcW w:w="4508" w:type="dxa"/>
          </w:tcPr>
          <w:p w14:paraId="64823070" w14:textId="438AB0F9" w:rsidR="00BC0D89" w:rsidRPr="00F52745" w:rsidRDefault="00BC0D89" w:rsidP="00501C37">
            <w:pPr>
              <w:ind w:firstLine="0"/>
              <w:rPr>
                <w:b/>
              </w:rPr>
            </w:pPr>
            <w:r w:rsidRPr="00F52745">
              <w:rPr>
                <w:b/>
              </w:rPr>
              <w:t>Assignment 2 (</w:t>
            </w:r>
            <w:r w:rsidR="00F52745" w:rsidRPr="00F52745">
              <w:rPr>
                <w:b/>
              </w:rPr>
              <w:t>dynamic equilibrium equations)</w:t>
            </w:r>
          </w:p>
        </w:tc>
      </w:tr>
      <w:tr w:rsidR="00BC0D89" w14:paraId="447E5718" w14:textId="77777777" w:rsidTr="00A53687">
        <w:tc>
          <w:tcPr>
            <w:tcW w:w="4508" w:type="dxa"/>
          </w:tcPr>
          <w:p w14:paraId="400D5BFE" w14:textId="72066C48" w:rsidR="00C32144" w:rsidRPr="009866D4" w:rsidRDefault="00C32144" w:rsidP="00C32144">
            <w:pPr>
              <w:rPr>
                <w:rFonts w:ascii="Garamond" w:eastAsiaTheme="minorEastAsia" w:hAnsi="Garamond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m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mg</m:t>
                </m:r>
              </m:oMath>
            </m:oMathPara>
          </w:p>
          <w:p w14:paraId="3769BF3C" w14:textId="5B7AEF86" w:rsidR="00BC0D89" w:rsidRPr="009866D4" w:rsidRDefault="00752625" w:rsidP="009866D4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CM</m:t>
                    </m:r>
                  </m:sub>
                </m:sSub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L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L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0</m:t>
                </m:r>
              </m:oMath>
            </m:oMathPara>
          </w:p>
        </w:tc>
        <w:tc>
          <w:tcPr>
            <w:tcW w:w="4508" w:type="dxa"/>
          </w:tcPr>
          <w:p w14:paraId="6AF13A1E" w14:textId="4840ADBB" w:rsidR="00145A94" w:rsidRPr="009866D4" w:rsidRDefault="00145A94" w:rsidP="00145A94">
            <w:pPr>
              <w:rPr>
                <w:rFonts w:ascii="Garamond" w:eastAsiaTheme="minorEastAsia" w:hAnsi="Garamond"/>
              </w:rPr>
            </w:pPr>
            <m:oMathPara>
              <m:oMath>
                <m:r>
                  <w:rPr>
                    <w:rFonts w:ascii="Cambria Math" w:eastAsiaTheme="minorEastAsia" w:hAnsi="Cambria Math"/>
                    <w:lang w:val="en-IN" w:eastAsia="en-US"/>
                  </w:rPr>
                  <m:t>m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A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B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mg</m:t>
                </m:r>
              </m:oMath>
            </m:oMathPara>
          </w:p>
          <w:p w14:paraId="6EDA3709" w14:textId="22D22167" w:rsidR="00BC0D89" w:rsidRPr="009866D4" w:rsidRDefault="009866D4" w:rsidP="009866D4">
            <w:pPr>
              <w:rPr>
                <w:rFonts w:ascii="Garamond" w:eastAsiaTheme="minorEastAsia" w:hAnsi="Garamond"/>
                <w:sz w:val="24"/>
                <w:szCs w:val="24"/>
              </w:rPr>
            </w:pPr>
            <w:r>
              <w:rPr>
                <w:rFonts w:ascii="Garamond" w:eastAsiaTheme="minorEastAsia" w:hAnsi="Garamond"/>
                <w:lang w:val="en-IN" w:eastAsia="en-US"/>
              </w:rPr>
              <w:t>-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I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CM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</m:t>
              </m:r>
              <m:acc>
                <m:accPr>
                  <m:chr m:val="̈"/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eastAsiaTheme="minorEastAsia" w:hAnsi="Cambria Math"/>
                  <w:lang w:val="en-IN" w:eastAsia="en-US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  <w:lang w:val="en-IN" w:eastAsia="en-US"/>
                </w:rPr>
                <m:t>L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A</m:t>
                  </m:r>
                </m:sub>
              </m:sSub>
              <m:r>
                <w:rPr>
                  <w:rFonts w:ascii="Cambria Math" w:eastAsiaTheme="minorEastAsia" w:hAnsi="Cambria Math"/>
                  <w:lang w:val="en-IN" w:eastAsia="en-US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  <w:lang w:val="en-IN" w:eastAsia="en-US"/>
                </w:rPr>
                <m:t>L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0</m:t>
              </m:r>
            </m:oMath>
          </w:p>
        </w:tc>
      </w:tr>
    </w:tbl>
    <w:p w14:paraId="17792AA6" w14:textId="523FA06C" w:rsidR="005B28F5" w:rsidRDefault="005B28F5" w:rsidP="00F00B0F">
      <w:pPr>
        <w:ind w:firstLine="0"/>
      </w:pPr>
    </w:p>
    <w:p w14:paraId="08746025" w14:textId="54ECB218" w:rsidR="00B96B45" w:rsidRDefault="00B96B45" w:rsidP="00F00B0F">
      <w:pPr>
        <w:pStyle w:val="Heading3"/>
      </w:pPr>
      <w:r>
        <w:t>Both bars horizontal to the right and zero speed</w:t>
      </w:r>
    </w:p>
    <w:p w14:paraId="330FE366" w14:textId="1E2D0ED7" w:rsidR="001F36C0" w:rsidRDefault="001F36C0" w:rsidP="00A111A0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0 0]</m:t>
        </m:r>
      </m:oMath>
      <w:r w:rsidRPr="00037E41">
        <w:t xml:space="preserve"> we get the following result:</w:t>
      </w:r>
    </w:p>
    <w:p w14:paraId="419F0122" w14:textId="77777777" w:rsidR="00A111A0" w:rsidRPr="00A111A0" w:rsidRDefault="00A111A0" w:rsidP="00A111A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1F36C0" w:rsidRPr="00037E41" w14:paraId="2DCC7896" w14:textId="77777777" w:rsidTr="0030089C">
        <w:tc>
          <w:tcPr>
            <w:tcW w:w="562" w:type="dxa"/>
            <w:vAlign w:val="center"/>
          </w:tcPr>
          <w:p w14:paraId="03937E8D" w14:textId="77777777" w:rsidR="001F36C0" w:rsidRPr="00037E41" w:rsidRDefault="00752625" w:rsidP="0030089C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C6A8711" w14:textId="2BFF3F64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w:r w:rsidR="001F36C0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16DE3529" w14:textId="77777777" w:rsidTr="0030089C">
        <w:tc>
          <w:tcPr>
            <w:tcW w:w="562" w:type="dxa"/>
            <w:vAlign w:val="center"/>
          </w:tcPr>
          <w:p w14:paraId="183ACB11" w14:textId="77777777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28D03F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36E1213D" w14:textId="77777777" w:rsidTr="0030089C">
        <w:tc>
          <w:tcPr>
            <w:tcW w:w="562" w:type="dxa"/>
            <w:vAlign w:val="center"/>
          </w:tcPr>
          <w:p w14:paraId="65AA273B" w14:textId="77777777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AFEB42" w14:textId="323A4FE9" w:rsidR="001F36C0" w:rsidRPr="00037E41" w:rsidRDefault="00696A80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1F36C0" w:rsidRPr="00037E41">
              <w:t xml:space="preserve"> </w:t>
            </w:r>
          </w:p>
        </w:tc>
      </w:tr>
      <w:tr w:rsidR="001F36C0" w:rsidRPr="00037E41" w14:paraId="15EF8FA6" w14:textId="77777777" w:rsidTr="0030089C">
        <w:tc>
          <w:tcPr>
            <w:tcW w:w="562" w:type="dxa"/>
            <w:vAlign w:val="center"/>
          </w:tcPr>
          <w:p w14:paraId="75C4E7F7" w14:textId="77777777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E03E186" w14:textId="50AC1554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5195F1C5" w14:textId="77777777" w:rsidTr="0030089C">
        <w:tc>
          <w:tcPr>
            <w:tcW w:w="562" w:type="dxa"/>
            <w:vAlign w:val="center"/>
          </w:tcPr>
          <w:p w14:paraId="22668F19" w14:textId="77777777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38C89F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49889EC7" w14:textId="77777777" w:rsidTr="0030089C">
        <w:tc>
          <w:tcPr>
            <w:tcW w:w="562" w:type="dxa"/>
            <w:vAlign w:val="center"/>
          </w:tcPr>
          <w:p w14:paraId="0068E405" w14:textId="77777777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30031F0" w14:textId="3BBDB739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w:r w:rsidR="001F36C0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6ADD56C5" w14:textId="77777777" w:rsidTr="0030089C">
        <w:tc>
          <w:tcPr>
            <w:tcW w:w="562" w:type="dxa"/>
            <w:vAlign w:val="center"/>
          </w:tcPr>
          <w:p w14:paraId="1940114F" w14:textId="35CE86E5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9E4D572" w14:textId="42C7ADF4" w:rsidR="001F36C0" w:rsidRPr="00037E41" w:rsidRDefault="00696A80" w:rsidP="0030089C">
            <w:pPr>
              <w:ind w:firstLine="0"/>
              <w:jc w:val="center"/>
            </w:pPr>
            <w:r>
              <w:t>2.55</w:t>
            </w:r>
            <w:r w:rsidR="001F36C0" w:rsidRPr="00037E41">
              <w:t xml:space="preserve"> N</w:t>
            </w:r>
          </w:p>
        </w:tc>
      </w:tr>
      <w:tr w:rsidR="001F36C0" w:rsidRPr="00037E41" w14:paraId="23B7B662" w14:textId="77777777" w:rsidTr="0030089C">
        <w:tc>
          <w:tcPr>
            <w:tcW w:w="562" w:type="dxa"/>
            <w:vAlign w:val="center"/>
          </w:tcPr>
          <w:p w14:paraId="4856B409" w14:textId="10AEAF45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45897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1F36C0" w:rsidRPr="00037E41" w14:paraId="4517D366" w14:textId="77777777" w:rsidTr="0030089C">
        <w:tc>
          <w:tcPr>
            <w:tcW w:w="562" w:type="dxa"/>
            <w:vAlign w:val="center"/>
          </w:tcPr>
          <w:p w14:paraId="59DC95C2" w14:textId="6973C796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E6A0A3D" w14:textId="0F2A33EF" w:rsidR="001F36C0" w:rsidRPr="00037E41" w:rsidRDefault="00696A80" w:rsidP="0030089C">
            <w:pPr>
              <w:ind w:firstLine="0"/>
              <w:jc w:val="center"/>
            </w:pPr>
            <w:r>
              <w:t>1.27</w:t>
            </w:r>
            <w:r w:rsidR="001F36C0" w:rsidRPr="00037E41">
              <w:t xml:space="preserve"> N</w:t>
            </w:r>
          </w:p>
        </w:tc>
      </w:tr>
      <w:tr w:rsidR="001F36C0" w:rsidRPr="00037E41" w14:paraId="4968B097" w14:textId="77777777" w:rsidTr="0030089C">
        <w:tc>
          <w:tcPr>
            <w:tcW w:w="562" w:type="dxa"/>
            <w:vAlign w:val="center"/>
          </w:tcPr>
          <w:p w14:paraId="3E15D908" w14:textId="7313E57A" w:rsidR="001F36C0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733CDBD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</w:tbl>
    <w:p w14:paraId="504B5E08" w14:textId="539035FE" w:rsidR="001F36C0" w:rsidRDefault="001F36C0" w:rsidP="001F36C0">
      <w:pPr>
        <w:ind w:firstLine="0"/>
      </w:pPr>
    </w:p>
    <w:p w14:paraId="5E74335A" w14:textId="73529669" w:rsidR="00B36CE2" w:rsidRPr="00037E41" w:rsidRDefault="002454C0" w:rsidP="001F36C0">
      <w:pPr>
        <w:ind w:firstLine="0"/>
      </w:pPr>
      <w:r>
        <w:t>Again,</w:t>
      </w:r>
      <w:r w:rsidR="00B36CE2">
        <w:t xml:space="preserve"> equal to </w:t>
      </w:r>
      <w:r>
        <w:t>assignment</w:t>
      </w:r>
      <w:r w:rsidR="00B36CE2">
        <w:t xml:space="preserve"> 1 but </w:t>
      </w:r>
      <w:r w:rsidR="009C32A8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-F</m:t>
            </m:r>
          </m:e>
          <m:sub>
            <m:r>
              <w:rPr>
                <w:rFonts w:ascii="Cambria Math" w:hAnsi="Cambria Math"/>
              </w:rPr>
              <m:t>reaction</m:t>
            </m:r>
          </m:sub>
        </m:sSub>
      </m:oMath>
      <w:r w:rsidR="009C32A8">
        <w:t>.</w:t>
      </w:r>
    </w:p>
    <w:p w14:paraId="53891773" w14:textId="1478792C" w:rsidR="00B96B45" w:rsidRDefault="00B96B45" w:rsidP="00B96B45">
      <w:pPr>
        <w:pStyle w:val="Heading3"/>
      </w:pPr>
      <w:r>
        <w:t>Both bars horizontal and with an initial angular speed on both bars of 60 rpm.</w:t>
      </w:r>
    </w:p>
    <w:p w14:paraId="70EF5F92" w14:textId="13AEC62A" w:rsidR="003946FC" w:rsidRDefault="00B873A2" w:rsidP="003946FC">
      <w:pPr>
        <w:pStyle w:val="Firstparagraph"/>
      </w:pPr>
      <w:r>
        <w:t xml:space="preserve">Since 60 </w:t>
      </w:r>
      <w:r w:rsidRPr="00E64939">
        <w:rPr>
          <w:noProof/>
        </w:rPr>
        <w:t>rmp</w:t>
      </w:r>
      <w:r>
        <w:t xml:space="preserve"> is equal to </w:t>
      </w:r>
      <w:r w:rsidR="00C06A0B">
        <w:t>2</w:t>
      </w:r>
      <m:oMath>
        <m:r>
          <w:rPr>
            <w:rFonts w:ascii="Cambria Math" w:hAnsi="Cambria Math"/>
          </w:rPr>
          <m:t>π</m:t>
        </m:r>
      </m:oMath>
      <w:r>
        <w:t xml:space="preserve"> rad/s we use</w:t>
      </w:r>
      <w:r w:rsidR="003946FC" w:rsidRPr="00037E4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2π 2π]</m:t>
        </m:r>
      </m:oMath>
      <w:r w:rsidR="003946FC" w:rsidRPr="00037E41">
        <w:t xml:space="preserve"> </w:t>
      </w:r>
      <w:r>
        <w:t xml:space="preserve">as the </w:t>
      </w:r>
      <w:r w:rsidR="002454C0">
        <w:t>initial</w:t>
      </w:r>
      <w:r>
        <w:t xml:space="preserve"> state </w:t>
      </w:r>
      <w:r w:rsidR="003946FC" w:rsidRPr="00037E41">
        <w:t xml:space="preserve">we </w:t>
      </w:r>
      <w:r>
        <w:t>then</w:t>
      </w:r>
      <w:r w:rsidR="003946FC" w:rsidRPr="00037E41">
        <w:t xml:space="preserve"> the following result:</w:t>
      </w:r>
    </w:p>
    <w:p w14:paraId="2129BDC0" w14:textId="22E7477B" w:rsidR="00BA07B5" w:rsidRPr="00A111A0" w:rsidRDefault="00BA07B5" w:rsidP="00B82E00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F7691F" w:rsidRPr="00037E41" w14:paraId="163FDE6B" w14:textId="77777777" w:rsidTr="0030089C">
        <w:tc>
          <w:tcPr>
            <w:tcW w:w="562" w:type="dxa"/>
            <w:vAlign w:val="center"/>
          </w:tcPr>
          <w:p w14:paraId="47AEF47B" w14:textId="77777777" w:rsidR="00F7691F" w:rsidRPr="00037E41" w:rsidRDefault="00752625" w:rsidP="0030089C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DE5DC44" w14:textId="77777777" w:rsidR="00F7691F" w:rsidRPr="00037E41" w:rsidRDefault="00F7691F" w:rsidP="0030089C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509DC306" w14:textId="77777777" w:rsidTr="0030089C">
        <w:tc>
          <w:tcPr>
            <w:tcW w:w="562" w:type="dxa"/>
            <w:vAlign w:val="center"/>
          </w:tcPr>
          <w:p w14:paraId="2B446DD0" w14:textId="77777777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B358E37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370D2DDE" w14:textId="77777777" w:rsidTr="0030089C">
        <w:tc>
          <w:tcPr>
            <w:tcW w:w="562" w:type="dxa"/>
            <w:vAlign w:val="center"/>
          </w:tcPr>
          <w:p w14:paraId="4F4F9E83" w14:textId="77777777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C80DF8E" w14:textId="77777777" w:rsidR="00F7691F" w:rsidRPr="00037E41" w:rsidRDefault="00F7691F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7691F" w:rsidRPr="00037E41" w14:paraId="6F4A9346" w14:textId="77777777" w:rsidTr="0030089C">
        <w:tc>
          <w:tcPr>
            <w:tcW w:w="562" w:type="dxa"/>
            <w:vAlign w:val="center"/>
          </w:tcPr>
          <w:p w14:paraId="0FA56AFA" w14:textId="77777777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805BDAE" w14:textId="77777777" w:rsidR="00F7691F" w:rsidRPr="00037E41" w:rsidRDefault="00F7691F" w:rsidP="0030089C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7691F" w:rsidRPr="00037E41" w14:paraId="168E9A3A" w14:textId="77777777" w:rsidTr="0030089C">
        <w:tc>
          <w:tcPr>
            <w:tcW w:w="562" w:type="dxa"/>
            <w:vAlign w:val="center"/>
          </w:tcPr>
          <w:p w14:paraId="1B00E72F" w14:textId="77777777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CB1A834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31685152" w14:textId="77777777" w:rsidTr="0030089C">
        <w:tc>
          <w:tcPr>
            <w:tcW w:w="562" w:type="dxa"/>
            <w:vAlign w:val="center"/>
          </w:tcPr>
          <w:p w14:paraId="77BF538C" w14:textId="77777777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F50FB5" w14:textId="77777777" w:rsidR="00F7691F" w:rsidRPr="00037E41" w:rsidRDefault="00F7691F" w:rsidP="0030089C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5646890F" w14:textId="77777777" w:rsidTr="0030089C">
        <w:tc>
          <w:tcPr>
            <w:tcW w:w="562" w:type="dxa"/>
            <w:vAlign w:val="center"/>
          </w:tcPr>
          <w:p w14:paraId="0A0483F9" w14:textId="45539FE2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A478F04" w14:textId="55C46D99" w:rsidR="00F7691F" w:rsidRPr="00037E41" w:rsidRDefault="00F7691F" w:rsidP="0030089C">
            <w:pPr>
              <w:ind w:firstLine="0"/>
              <w:jc w:val="center"/>
            </w:pPr>
            <w:r>
              <w:t>8.1834</w:t>
            </w:r>
            <w:r w:rsidRPr="00037E41">
              <w:t xml:space="preserve"> N</w:t>
            </w:r>
          </w:p>
        </w:tc>
      </w:tr>
      <w:tr w:rsidR="00F7691F" w:rsidRPr="00037E41" w14:paraId="539A3139" w14:textId="77777777" w:rsidTr="0030089C">
        <w:tc>
          <w:tcPr>
            <w:tcW w:w="562" w:type="dxa"/>
            <w:vAlign w:val="center"/>
          </w:tcPr>
          <w:p w14:paraId="6B04E0E9" w14:textId="7272E31F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5352A07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F7691F" w:rsidRPr="00037E41" w14:paraId="4DAF8D71" w14:textId="77777777" w:rsidTr="0030089C">
        <w:tc>
          <w:tcPr>
            <w:tcW w:w="562" w:type="dxa"/>
            <w:vAlign w:val="center"/>
          </w:tcPr>
          <w:p w14:paraId="5D5F3A03" w14:textId="07CCE6C0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9416AEB" w14:textId="755A1E35" w:rsidR="00F7691F" w:rsidRPr="00037E41" w:rsidRDefault="00F7691F" w:rsidP="0030089C">
            <w:pPr>
              <w:ind w:firstLine="0"/>
              <w:jc w:val="center"/>
            </w:pPr>
            <w:r>
              <w:t>5.5009</w:t>
            </w:r>
            <w:r w:rsidRPr="00037E41">
              <w:t xml:space="preserve"> N</w:t>
            </w:r>
          </w:p>
        </w:tc>
      </w:tr>
      <w:tr w:rsidR="00F7691F" w:rsidRPr="00037E41" w14:paraId="652B2C0A" w14:textId="77777777" w:rsidTr="0030089C">
        <w:tc>
          <w:tcPr>
            <w:tcW w:w="562" w:type="dxa"/>
            <w:vAlign w:val="center"/>
          </w:tcPr>
          <w:p w14:paraId="62D1FA3F" w14:textId="01433F68" w:rsidR="00F7691F" w:rsidRPr="00037E41" w:rsidRDefault="00752625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C7A26B1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</w:tbl>
    <w:p w14:paraId="4E38B860" w14:textId="56232E8A" w:rsidR="00ED7AFB" w:rsidRDefault="00ED7AFB" w:rsidP="00495CE8">
      <w:pPr>
        <w:ind w:firstLine="0"/>
      </w:pPr>
    </w:p>
    <w:p w14:paraId="57DBFA23" w14:textId="16BB0B48" w:rsidR="00A83B3D" w:rsidRDefault="002454C0" w:rsidP="0087312F">
      <w:pPr>
        <w:ind w:firstLine="0"/>
      </w:pPr>
      <w:r>
        <w:t>Again,</w:t>
      </w:r>
      <w:r w:rsidR="009C32A8">
        <w:t xml:space="preserve"> equal to </w:t>
      </w:r>
      <w:r>
        <w:t>assignment</w:t>
      </w:r>
      <w:r w:rsidR="009C32A8">
        <w:t xml:space="preserve"> 1 but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-F</m:t>
            </m:r>
          </m:e>
          <m:sub>
            <m:r>
              <w:rPr>
                <w:rFonts w:ascii="Cambria Math" w:hAnsi="Cambria Math"/>
              </w:rPr>
              <m:t>reaction</m:t>
            </m:r>
          </m:sub>
        </m:sSub>
      </m:oMath>
      <w:r w:rsidR="009C32A8">
        <w:t xml:space="preserve">. </w:t>
      </w:r>
      <w:r w:rsidR="00390A82">
        <w:t xml:space="preserve">The velocities were </w:t>
      </w:r>
      <w:r w:rsidR="009C32A8">
        <w:t xml:space="preserve">also </w:t>
      </w:r>
      <w:r w:rsidR="00390A82">
        <w:t>derived as</w:t>
      </w:r>
      <w:r w:rsidR="009C32A8">
        <w:t xml:space="preserve"> was</w:t>
      </w:r>
      <w:r w:rsidR="00390A82">
        <w:t xml:space="preserve"> stated in assignment </w:t>
      </w:r>
      <w:r w:rsidR="006F0DDB">
        <w:t xml:space="preserve">1. </w:t>
      </w:r>
      <w:r w:rsidR="00A07C85">
        <w:t xml:space="preserve">The MATLAB script implementing this can </w:t>
      </w:r>
      <w:r w:rsidR="00A07C85" w:rsidRPr="00DA1DB1">
        <w:rPr>
          <w:noProof/>
        </w:rPr>
        <w:t>be found</w:t>
      </w:r>
      <w:r w:rsidR="00A07C85">
        <w:t xml:space="preserve"> in </w:t>
      </w:r>
      <w:r w:rsidR="00A07C85" w:rsidRPr="00DA1DB1">
        <w:rPr>
          <w:noProof/>
        </w:rPr>
        <w:t>appendix</w:t>
      </w:r>
      <w:r w:rsidR="00A07C85">
        <w:t xml:space="preserve"> A. The resulting velocities are:</w:t>
      </w:r>
    </w:p>
    <w:p w14:paraId="64FF492E" w14:textId="77777777" w:rsidR="0087312F" w:rsidRDefault="0087312F" w:rsidP="0087312F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CF75DB" w:rsidRPr="00037E41" w14:paraId="2DBEB40D" w14:textId="77777777" w:rsidTr="0030089C">
        <w:tc>
          <w:tcPr>
            <w:tcW w:w="562" w:type="dxa"/>
            <w:vAlign w:val="center"/>
          </w:tcPr>
          <w:p w14:paraId="6EA890F7" w14:textId="4A9C2EB4" w:rsidR="00DF5DA1" w:rsidRPr="00DF5DA1" w:rsidRDefault="00752625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53CE55CE" w14:textId="18C76096" w:rsidR="00DF5DA1" w:rsidRPr="00037E41" w:rsidRDefault="00CF75DB" w:rsidP="0030089C">
            <w:pPr>
              <w:ind w:firstLine="0"/>
              <w:jc w:val="center"/>
            </w:pPr>
            <w:r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CF75DB" w:rsidRPr="00037E41" w14:paraId="717AAB5A" w14:textId="77777777" w:rsidTr="0030089C">
        <w:tc>
          <w:tcPr>
            <w:tcW w:w="562" w:type="dxa"/>
            <w:vAlign w:val="center"/>
          </w:tcPr>
          <w:p w14:paraId="080E2600" w14:textId="68C38DC4" w:rsidR="00DF5DA1" w:rsidRPr="00037E41" w:rsidRDefault="00752625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21D48839" w14:textId="2EAF464E" w:rsidR="00DF5DA1" w:rsidRPr="00037E41" w:rsidRDefault="00CF75DB" w:rsidP="0030089C">
            <w:pPr>
              <w:ind w:firstLine="0"/>
              <w:jc w:val="center"/>
            </w:pPr>
            <w:r>
              <w:t>1.7279</w:t>
            </w:r>
            <w:r w:rsidR="00DF5DA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CF75DB" w:rsidRPr="00037E41" w14:paraId="6FB8B061" w14:textId="77777777" w:rsidTr="0030089C">
        <w:tc>
          <w:tcPr>
            <w:tcW w:w="562" w:type="dxa"/>
            <w:vAlign w:val="center"/>
          </w:tcPr>
          <w:p w14:paraId="0A0C81D4" w14:textId="24EDE9ED" w:rsidR="00DF5DA1" w:rsidRPr="00037E41" w:rsidRDefault="00752625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1CDD454F" w14:textId="5200A821" w:rsidR="00DF5DA1" w:rsidRPr="00037E41" w:rsidRDefault="00CF75DB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DF5DA1" w:rsidRPr="00037E41">
              <w:t xml:space="preserve"> </w:t>
            </w:r>
          </w:p>
        </w:tc>
      </w:tr>
      <w:tr w:rsidR="00CF75DB" w:rsidRPr="00037E41" w14:paraId="6579F4BB" w14:textId="77777777" w:rsidTr="0030089C">
        <w:tc>
          <w:tcPr>
            <w:tcW w:w="562" w:type="dxa"/>
            <w:vAlign w:val="center"/>
          </w:tcPr>
          <w:p w14:paraId="1B535A6C" w14:textId="0CAD71DB" w:rsidR="00DF5DA1" w:rsidRPr="00037E41" w:rsidRDefault="00752625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8454" w:type="dxa"/>
            <w:vAlign w:val="center"/>
          </w:tcPr>
          <w:p w14:paraId="67C0AB56" w14:textId="47606C46" w:rsidR="00DF5DA1" w:rsidRPr="00037E41" w:rsidRDefault="00D335CB" w:rsidP="0030089C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8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</w:tbl>
    <w:p w14:paraId="43575784" w14:textId="77777777" w:rsidR="00413ED4" w:rsidRDefault="00413ED4" w:rsidP="00CF75DB">
      <w:pPr>
        <w:ind w:firstLine="0"/>
      </w:pPr>
    </w:p>
    <w:p w14:paraId="06ADADA6" w14:textId="53B26BA0" w:rsidR="00AA538D" w:rsidRDefault="00DE4176" w:rsidP="00AA538D">
      <w:pPr>
        <w:pStyle w:val="Heading2"/>
      </w:pPr>
      <w:r>
        <w:t xml:space="preserve">Adding </w:t>
      </w:r>
      <w:r w:rsidRPr="00E64939">
        <w:rPr>
          <w:noProof/>
        </w:rPr>
        <w:t>extra</w:t>
      </w:r>
      <w:r>
        <w:t xml:space="preserve"> constraint to the system</w:t>
      </w:r>
    </w:p>
    <w:p w14:paraId="5D413CFB" w14:textId="2F082621" w:rsidR="009C32A8" w:rsidRDefault="00782AE9" w:rsidP="00AA538D">
      <w:pPr>
        <w:pStyle w:val="Firstparagraph"/>
      </w:pPr>
      <w:r>
        <w:t>In this question we were asked to add a</w:t>
      </w:r>
      <w:r w:rsidR="00AA538D">
        <w:t>n</w:t>
      </w:r>
      <w:r>
        <w:t xml:space="preserve"> extra constrain that constraints the distal end of bar 2 to a vertical line going through the </w:t>
      </w:r>
      <w:r w:rsidR="00624169">
        <w:t>origin</w:t>
      </w:r>
      <w:r>
        <w:t xml:space="preserve"> (assumed to be in point A).</w:t>
      </w:r>
      <w:r w:rsidR="00624169">
        <w:t xml:space="preserve"> The new set up is depicted in figure 2.</w:t>
      </w:r>
      <w:r>
        <w:t xml:space="preserve"> </w:t>
      </w:r>
      <w:r w:rsidR="009C32A8">
        <w:t xml:space="preserve">Because we are using the </w:t>
      </w:r>
      <w:r w:rsidR="006D0CD7">
        <w:t>systematic</w:t>
      </w:r>
      <w:r w:rsidR="009C32A8">
        <w:t xml:space="preserve"> approach</w:t>
      </w:r>
      <w:r>
        <w:t xml:space="preserve"> we can simply add this equation to our constraint equation vector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  <m:ctrlPr>
              <w:rPr>
                <w:rFonts w:ascii="Cambria Math" w:hAnsi="Cambria Math"/>
                <w:b/>
                <w:i/>
              </w:rPr>
            </m:ctrlPr>
          </m:e>
        </m:d>
      </m:oMath>
      <w:r>
        <w:t xml:space="preserve"> and </w:t>
      </w:r>
      <w:r w:rsidR="00AA538D">
        <w:t>repeat</w:t>
      </w:r>
      <w:r>
        <w:t xml:space="preserve"> the steps explained in </w:t>
      </w:r>
      <w:r w:rsidR="00DA1DB1">
        <w:t xml:space="preserve">section </w:t>
      </w:r>
      <w:r w:rsidR="00663402">
        <w:fldChar w:fldCharType="begin"/>
      </w:r>
      <w:r w:rsidR="00663402">
        <w:instrText xml:space="preserve"> REF _Ref508063999 \r \h </w:instrText>
      </w:r>
      <w:r w:rsidR="00AA538D">
        <w:instrText xml:space="preserve"> \* MERGEFORMAT </w:instrText>
      </w:r>
      <w:r w:rsidR="00663402">
        <w:fldChar w:fldCharType="separate"/>
      </w:r>
      <w:r w:rsidR="002B715D">
        <w:t>3</w:t>
      </w:r>
      <w:r w:rsidR="00663402">
        <w:fldChar w:fldCharType="end"/>
      </w:r>
      <w:r w:rsidR="00663402">
        <w:t>. The constraint vector now becomes:</w:t>
      </w:r>
    </w:p>
    <w:p w14:paraId="1C3D8670" w14:textId="77777777" w:rsidR="00624169" w:rsidRPr="00624169" w:rsidRDefault="00624169" w:rsidP="00AA538D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63402" w14:paraId="6107A1DB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EC38A" w14:textId="77777777" w:rsidR="00663402" w:rsidRPr="00624169" w:rsidRDefault="0066340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07334" w14:textId="5E08A5D8" w:rsidR="00663402" w:rsidRPr="00C36458" w:rsidRDefault="00C36458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C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highlight w:val="lightGray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  <w:highlight w:val="lightGray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  <w:highlight w:val="lightGray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 w:cs="Cambria Math"/>
                            <w:highlight w:val="lightGray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highlight w:val="lightGray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highlight w:val="lightGray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highlight w:val="lightGray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highlight w:val="lightGray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highlight w:val="lightGray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highlight w:val="lightGray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Cambria Math"/>
                                    <w:highlight w:val="lightGray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 w:cs="Cambria Math"/>
                                    <w:highlight w:val="lightGray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  <w:highlight w:val="lightGray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06537" w14:textId="5FD77015" w:rsidR="00663402" w:rsidRDefault="0066340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6" w:name="constrainteq8"/>
            <w:r>
              <w:rPr>
                <w:b/>
                <w:lang w:val="nl-NL"/>
              </w:rPr>
              <w:fldChar w:fldCharType="begin"/>
            </w:r>
            <w:r w:rsidRPr="00566572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8</w:t>
            </w:r>
            <w:r>
              <w:rPr>
                <w:b/>
                <w:lang w:val="nl-NL"/>
              </w:rPr>
              <w:fldChar w:fldCharType="end"/>
            </w:r>
            <w:bookmarkEnd w:id="6"/>
            <w:r>
              <w:rPr>
                <w:b/>
                <w:lang w:val="nl-NL"/>
              </w:rPr>
              <w:t>)</w:t>
            </w:r>
          </w:p>
        </w:tc>
      </w:tr>
    </w:tbl>
    <w:p w14:paraId="11B570B6" w14:textId="77777777" w:rsidR="00C36458" w:rsidRDefault="00C36458" w:rsidP="00663402">
      <w:pPr>
        <w:ind w:firstLine="0"/>
      </w:pPr>
    </w:p>
    <w:p w14:paraId="137B4861" w14:textId="5B7C9D77" w:rsidR="00C36458" w:rsidRDefault="00C36458" w:rsidP="00663402">
      <w:pPr>
        <w:ind w:firstLine="0"/>
      </w:pPr>
      <w:r>
        <w:t xml:space="preserve">This leads to the following </w:t>
      </w:r>
      <w:r w:rsidR="00C819AA">
        <w:t>Jacobean</w:t>
      </w:r>
      <w: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5"/>
        <w:gridCol w:w="7369"/>
        <w:gridCol w:w="812"/>
      </w:tblGrid>
      <w:tr w:rsidR="00C819AA" w14:paraId="4BA8D42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8F1F4" w14:textId="77777777" w:rsidR="00C819AA" w:rsidRPr="00C121C8" w:rsidRDefault="00C819AA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6FDD9" w14:textId="048B5150" w:rsidR="009B7C2F" w:rsidRPr="00C843CA" w:rsidRDefault="00752625" w:rsidP="00C843CA">
            <w:pPr>
              <w:rPr>
                <w:lang w:val="en-IN" w:eastAsia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5505D" w14:textId="2067406A" w:rsidR="00C819AA" w:rsidRDefault="00C819A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9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425E52EE" w14:textId="77777777" w:rsidR="00C819AA" w:rsidRPr="00663402" w:rsidRDefault="00C819AA" w:rsidP="00663402">
      <w:pPr>
        <w:ind w:firstLine="0"/>
      </w:pPr>
    </w:p>
    <w:p w14:paraId="1E5DD287" w14:textId="6664842F" w:rsidR="00C843CA" w:rsidRDefault="00FB05ED" w:rsidP="00FB05ED">
      <w:pPr>
        <w:ind w:firstLine="0"/>
      </w:pPr>
      <w:r>
        <w:t>And the following constraint equation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3"/>
        <w:gridCol w:w="7281"/>
        <w:gridCol w:w="912"/>
      </w:tblGrid>
      <w:tr w:rsidR="00184772" w14:paraId="5412E73A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94537" w14:textId="77777777" w:rsidR="00184772" w:rsidRPr="00C121C8" w:rsidRDefault="0018477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12EA9" w14:textId="796F94C9" w:rsidR="00184772" w:rsidRPr="00184772" w:rsidRDefault="00752625" w:rsidP="00184772">
            <w:pPr>
              <w:rPr>
                <w:rFonts w:ascii="Garamond" w:eastAsiaTheme="minorEastAsia" w:hAnsi="Garamon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jl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j</m:t>
                        </m:r>
                      </m:sub>
                    </m:sSub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sub>
                    </m:sSub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e>
                </m:acc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ctrlPr>
                          <w:rPr>
                            <w:rFonts w:ascii="Cambria Math" w:eastAsia="Cambria Math" w:hAnsi="Cambria Math" w:cs="Cambria Math"/>
                            <w:i/>
                            <w:lang w:val="en-IN" w:eastAsia="en-US"/>
                          </w:rPr>
                        </m:ctrlPr>
                      </m:e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2</m:t>
                                    </m:r>
                                  </m:sub>
                                </m:sSub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807DF" w14:textId="1F292908" w:rsidR="00184772" w:rsidRDefault="0018477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10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3A94A89B" w14:textId="77777777" w:rsidR="003E68AA" w:rsidRDefault="003E68AA" w:rsidP="00FB05ED">
      <w:pPr>
        <w:ind w:firstLine="0"/>
      </w:pPr>
    </w:p>
    <w:p w14:paraId="392FDB80" w14:textId="2118417A" w:rsidR="00FB05ED" w:rsidRPr="00C843CA" w:rsidRDefault="00BC3D53" w:rsidP="00FB05ED">
      <w:pPr>
        <w:ind w:firstLine="0"/>
      </w:pPr>
      <w:r>
        <w:t>The MATLAB code for doing this can be found in appendix A.</w:t>
      </w:r>
    </w:p>
    <w:p w14:paraId="3C344F94" w14:textId="4CA62ECA" w:rsidR="00DE4176" w:rsidRDefault="00515FDF" w:rsidP="00515FDF">
      <w:pPr>
        <w:pStyle w:val="Heading3"/>
      </w:pPr>
      <w:r>
        <w:t>Results for the case when both bars are vertically up</w:t>
      </w:r>
    </w:p>
    <w:p w14:paraId="420AAA2F" w14:textId="767D8AE6" w:rsidR="00A53F1A" w:rsidRDefault="00A53F1A" w:rsidP="00A53F1A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.5π 0.5π 0 0]</m:t>
        </m:r>
      </m:oMath>
      <w:r w:rsidRPr="00037E41">
        <w:t xml:space="preserve"> we get the following result:</w:t>
      </w:r>
    </w:p>
    <w:p w14:paraId="15CFDCC3" w14:textId="77777777" w:rsidR="00A53F1A" w:rsidRPr="00A53F1A" w:rsidRDefault="00A53F1A" w:rsidP="00A53F1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A53F1A" w:rsidRPr="00037E41" w14:paraId="1DF66978" w14:textId="77777777" w:rsidTr="00991589">
        <w:tc>
          <w:tcPr>
            <w:tcW w:w="562" w:type="dxa"/>
            <w:vAlign w:val="center"/>
          </w:tcPr>
          <w:p w14:paraId="55C04691" w14:textId="77777777" w:rsidR="00A53F1A" w:rsidRPr="00037E41" w:rsidRDefault="00752625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C601AF1" w14:textId="64A45E2A" w:rsidR="00A53F1A" w:rsidRPr="00037E41" w:rsidRDefault="00C127D1" w:rsidP="00991589">
            <w:pPr>
              <w:ind w:firstLine="0"/>
              <w:jc w:val="center"/>
            </w:pPr>
            <w:r>
              <w:t>7.36</w:t>
            </w:r>
            <w:r w:rsidR="00A53F1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7F0BBAC1" w14:textId="77777777" w:rsidTr="00991589">
        <w:tc>
          <w:tcPr>
            <w:tcW w:w="562" w:type="dxa"/>
            <w:vAlign w:val="center"/>
          </w:tcPr>
          <w:p w14:paraId="1138D2E0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FE8A48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3A8D532B" w14:textId="77777777" w:rsidTr="00991589">
        <w:tc>
          <w:tcPr>
            <w:tcW w:w="562" w:type="dxa"/>
            <w:vAlign w:val="center"/>
          </w:tcPr>
          <w:p w14:paraId="00086CB6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E3F397D" w14:textId="0B6D90B6" w:rsidR="00A53F1A" w:rsidRPr="00037E41" w:rsidRDefault="00C127D1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545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A53F1A" w:rsidRPr="00037E41">
              <w:t xml:space="preserve"> </w:t>
            </w:r>
          </w:p>
        </w:tc>
      </w:tr>
      <w:tr w:rsidR="00A53F1A" w:rsidRPr="00037E41" w14:paraId="7E3A3F14" w14:textId="77777777" w:rsidTr="00991589">
        <w:tc>
          <w:tcPr>
            <w:tcW w:w="562" w:type="dxa"/>
            <w:vAlign w:val="center"/>
          </w:tcPr>
          <w:p w14:paraId="5ABC692B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91B7A94" w14:textId="39006D73" w:rsidR="00A53F1A" w:rsidRPr="00037E41" w:rsidRDefault="00C127D1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A53F1A" w:rsidRPr="00037E41" w14:paraId="728C2BD8" w14:textId="77777777" w:rsidTr="00991589">
        <w:tc>
          <w:tcPr>
            <w:tcW w:w="562" w:type="dxa"/>
            <w:vAlign w:val="center"/>
          </w:tcPr>
          <w:p w14:paraId="1B92CEC4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A12E947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472BE193" w14:textId="77777777" w:rsidTr="00991589">
        <w:tc>
          <w:tcPr>
            <w:tcW w:w="562" w:type="dxa"/>
            <w:vAlign w:val="center"/>
          </w:tcPr>
          <w:p w14:paraId="067B029F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82038B2" w14:textId="4FED4685" w:rsidR="00A53F1A" w:rsidRPr="00037E41" w:rsidRDefault="00C127D1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26.7545 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A53F1A" w:rsidRPr="00037E41" w14:paraId="77693494" w14:textId="77777777" w:rsidTr="00991589">
        <w:tc>
          <w:tcPr>
            <w:tcW w:w="562" w:type="dxa"/>
            <w:vAlign w:val="center"/>
          </w:tcPr>
          <w:p w14:paraId="7979A73B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1172AD" w14:textId="4EB64D15" w:rsidR="00A53F1A" w:rsidRPr="00037E41" w:rsidRDefault="005E54EF" w:rsidP="00991589">
            <w:pPr>
              <w:ind w:firstLine="0"/>
              <w:jc w:val="center"/>
            </w:pPr>
            <w:r>
              <w:t>0.3183</w:t>
            </w:r>
            <w:r w:rsidR="00A53F1A" w:rsidRPr="00037E41">
              <w:t xml:space="preserve"> N</w:t>
            </w:r>
          </w:p>
        </w:tc>
      </w:tr>
      <w:tr w:rsidR="00A53F1A" w:rsidRPr="00037E41" w14:paraId="65DAB952" w14:textId="77777777" w:rsidTr="00991589">
        <w:tc>
          <w:tcPr>
            <w:tcW w:w="562" w:type="dxa"/>
            <w:vAlign w:val="center"/>
          </w:tcPr>
          <w:p w14:paraId="1A131AE3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9FB3986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A53F1A" w:rsidRPr="00037E41" w14:paraId="65908033" w14:textId="77777777" w:rsidTr="00991589">
        <w:tc>
          <w:tcPr>
            <w:tcW w:w="562" w:type="dxa"/>
            <w:vAlign w:val="center"/>
          </w:tcPr>
          <w:p w14:paraId="1304715C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C7D7F7C" w14:textId="3366E5FC" w:rsidR="00A53F1A" w:rsidRPr="00037E41" w:rsidRDefault="005E54EF" w:rsidP="00991589">
            <w:pPr>
              <w:ind w:firstLine="0"/>
              <w:jc w:val="center"/>
            </w:pPr>
            <w:r>
              <w:t>0</w:t>
            </w:r>
            <w:r w:rsidR="00A53F1A" w:rsidRPr="00037E41">
              <w:t xml:space="preserve"> N</w:t>
            </w:r>
          </w:p>
        </w:tc>
      </w:tr>
      <w:tr w:rsidR="00A53F1A" w:rsidRPr="00037E41" w14:paraId="1BB87D42" w14:textId="77777777" w:rsidTr="00991589">
        <w:tc>
          <w:tcPr>
            <w:tcW w:w="562" w:type="dxa"/>
            <w:vAlign w:val="center"/>
          </w:tcPr>
          <w:p w14:paraId="739321A8" w14:textId="77777777" w:rsidR="00A53F1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E7F10E8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3D2B0D" w:rsidRPr="00037E41" w14:paraId="230BF3DA" w14:textId="77777777" w:rsidTr="00991589">
        <w:tc>
          <w:tcPr>
            <w:tcW w:w="562" w:type="dxa"/>
            <w:vAlign w:val="center"/>
          </w:tcPr>
          <w:p w14:paraId="3D664F05" w14:textId="69C26573" w:rsidR="003D2B0D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8F250A1" w14:textId="46B4609E" w:rsidR="003D2B0D" w:rsidRPr="00037E41" w:rsidRDefault="005E54EF" w:rsidP="00991589">
            <w:pPr>
              <w:ind w:firstLine="0"/>
              <w:jc w:val="center"/>
            </w:pPr>
            <w:r>
              <w:t>0.3183 N</w:t>
            </w:r>
          </w:p>
        </w:tc>
      </w:tr>
    </w:tbl>
    <w:p w14:paraId="34D13D53" w14:textId="516A8C8D" w:rsidR="00FB53C9" w:rsidRDefault="00FB53C9" w:rsidP="0042471F">
      <w:pPr>
        <w:ind w:firstLine="0"/>
      </w:pPr>
    </w:p>
    <w:p w14:paraId="7F9ED0EA" w14:textId="786AFF11" w:rsidR="00FB53C9" w:rsidRPr="00AA538D" w:rsidRDefault="00FB53C9" w:rsidP="0042471F">
      <w:pPr>
        <w:ind w:firstLine="0"/>
      </w:pPr>
      <w:r>
        <w:t>As the physical interpretation of the linear acceleration, angular acceleration and reaction forces was already explained in assignment 4 we will only focus on the 5</w:t>
      </w:r>
      <w:r w:rsidRPr="00FB53C9">
        <w:rPr>
          <w:vertAlign w:val="superscript"/>
        </w:rPr>
        <w:t>th</w:t>
      </w:r>
      <w:r>
        <w:t xml:space="preserve"> Lagrange multiplier. Since the new constraint allows movement in the y direction but prohibits movement in the x direction </w:t>
      </w:r>
      <w:r w:rsidR="00387506">
        <w:t>the 5</w:t>
      </w:r>
      <w:r w:rsidR="00387506" w:rsidRPr="00387506">
        <w:rPr>
          <w:vertAlign w:val="superscript"/>
        </w:rPr>
        <w:t>th</w:t>
      </w:r>
      <w:r w:rsidR="00387506">
        <w:t xml:space="preserve"> Lagrange multiplier needs to be a horizontal reaction force keeping point C on the </w:t>
      </w:r>
      <w:r w:rsidR="001200C5">
        <w:t xml:space="preserve">same x position. Since the reaction force is the </w:t>
      </w:r>
      <w:r w:rsidR="001323ED">
        <w:t xml:space="preserve">(real) conjugate of the LaGrange multiplier this reaction force is negative and points in the </w:t>
      </w:r>
      <w:r w:rsidR="00043EC8">
        <w:t>negative x direction. This is as expected since gravity works on the pendulum in the horizontal direction.</w:t>
      </w:r>
    </w:p>
    <w:p w14:paraId="28334315" w14:textId="6F2BB966" w:rsidR="00A53F1A" w:rsidRDefault="00515FDF" w:rsidP="00BB208F">
      <w:pPr>
        <w:pStyle w:val="Heading3"/>
      </w:pPr>
      <w:r>
        <w:t>Results for the case when</w:t>
      </w:r>
      <w:r w:rsidR="00EB21C7">
        <w:t xml:space="preserve"> </w:t>
      </w:r>
      <w:r w:rsidR="00EB21C7" w:rsidRPr="00EB21C7">
        <w:t xml:space="preserve"> </w:t>
      </w:r>
      <w:r w:rsidR="00EB21C7">
        <w:t>b</w:t>
      </w:r>
      <w:r w:rsidR="00EB21C7" w:rsidRPr="00EB21C7">
        <w:t>oth bars</w:t>
      </w:r>
      <w:r w:rsidR="00EB21C7">
        <w:t xml:space="preserve"> are</w:t>
      </w:r>
      <w:r w:rsidR="00EB21C7" w:rsidRPr="00EB21C7">
        <w:t xml:space="preserve"> vertical up and </w:t>
      </w:r>
      <w:r w:rsidR="00EB21C7">
        <w:t xml:space="preserve">bar 1 has </w:t>
      </w:r>
      <w:r w:rsidR="00EB21C7" w:rsidRPr="00EB21C7">
        <w:t>a</w:t>
      </w:r>
      <w:r w:rsidR="00EB21C7">
        <w:t xml:space="preserve"> clockwise</w:t>
      </w:r>
      <w:r w:rsidR="00EB21C7" w:rsidRPr="00EB21C7">
        <w:t xml:space="preserve"> initial angular speed of </w:t>
      </w:r>
      <w:r w:rsidR="00EB21C7" w:rsidRPr="00EB21C7">
        <w:rPr>
          <w:rFonts w:ascii="Calibri" w:hAnsi="Calibri" w:cs="Calibri"/>
        </w:rPr>
        <w:t>ω</w:t>
      </w:r>
      <w:r w:rsidR="00EB21C7" w:rsidRPr="00EB21C7">
        <w:t xml:space="preserve"> = 60 rpm</w:t>
      </w:r>
    </w:p>
    <w:p w14:paraId="224954C8" w14:textId="77777777" w:rsidR="0072120C" w:rsidRDefault="0072120C" w:rsidP="00D666EA">
      <w:pPr>
        <w:pStyle w:val="Firstparagraph"/>
      </w:pPr>
      <w:r>
        <w:t>We can calculate the angular velocity of bar 2 out of the derivative of the constraint equation of point C. This is done as follow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5"/>
        <w:gridCol w:w="7279"/>
        <w:gridCol w:w="912"/>
      </w:tblGrid>
      <w:tr w:rsidR="0072120C" w14:paraId="3437379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C1311C" w14:textId="77777777" w:rsidR="0072120C" w:rsidRPr="00735320" w:rsidRDefault="0072120C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85CB12" w14:textId="6CC6A771" w:rsidR="0072120C" w:rsidRPr="00E83846" w:rsidRDefault="00752625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lang w:val="nl-NL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2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  <w:sz w:val="24"/>
                    <w:lang w:val="nl-NL"/>
                  </w:rPr>
                  <m:t>= 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lang w:val="nl-NL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1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si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lang w:val="nl-NL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lang w:val="nl-NL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lang w:val="nl-NL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</m:func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lang w:val="nl-NL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lang w:val="nl-NL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lang w:val="nl-NL"/>
                              </w:rPr>
                              <m:t>1</m:t>
                            </m:r>
                          </m:sub>
                        </m:sSub>
                      </m:e>
                    </m:acc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2</m:t>
                        </m:r>
                      </m:sub>
                    </m:sSub>
                    <m:func>
                      <m:funcPr>
                        <m:ctrlP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lang w:val="nl-NL"/>
                          </w:rPr>
                          <m:t>si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sz w:val="24"/>
                                <w:lang w:val="nl-NL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sz w:val="24"/>
                                    <w:lang w:val="nl-NL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lang w:val="nl-NL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lang w:val="nl-NL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e>
                        </m:d>
                      </m:e>
                    </m:func>
                  </m:den>
                </m:f>
                <m:r>
                  <w:rPr>
                    <w:rFonts w:ascii="Cambria Math" w:eastAsiaTheme="minorEastAsia" w:hAnsi="Cambria Math"/>
                    <w:sz w:val="24"/>
                    <w:lang w:val="nl-NL"/>
                  </w:rPr>
                  <m:t>=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CC71D0" w14:textId="71103E34" w:rsidR="0072120C" w:rsidRDefault="0072120C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11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7B0C554" w14:textId="77777777" w:rsidR="0072120C" w:rsidRDefault="0072120C" w:rsidP="00D666EA">
      <w:pPr>
        <w:pStyle w:val="Firstparagraph"/>
      </w:pPr>
    </w:p>
    <w:p w14:paraId="77F8AE4D" w14:textId="4B13491C" w:rsidR="00D666EA" w:rsidRDefault="0072120C" w:rsidP="00D666EA">
      <w:pPr>
        <w:pStyle w:val="Firstparagraph"/>
      </w:pPr>
      <w:r>
        <w:t>As a result the initial state becomes</w:t>
      </w:r>
      <w:r w:rsidR="00D666EA" w:rsidRPr="00037E4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.5π 0.5π-2π 2π]</m:t>
        </m:r>
      </m:oMath>
      <w:r>
        <w:t xml:space="preserve">. </w:t>
      </w:r>
      <w:r w:rsidR="00A91F75">
        <w:t>With this state w</w:t>
      </w:r>
      <w:r w:rsidR="00D666EA" w:rsidRPr="00037E41">
        <w:t>e get the following result:</w:t>
      </w:r>
    </w:p>
    <w:p w14:paraId="1A43AFB2" w14:textId="77777777" w:rsidR="00D666EA" w:rsidRPr="00A53F1A" w:rsidRDefault="00D666EA" w:rsidP="00D666E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D666EA" w:rsidRPr="00037E41" w14:paraId="616BA1C2" w14:textId="77777777" w:rsidTr="00991589">
        <w:tc>
          <w:tcPr>
            <w:tcW w:w="562" w:type="dxa"/>
            <w:vAlign w:val="center"/>
          </w:tcPr>
          <w:p w14:paraId="31B7EC8C" w14:textId="77777777" w:rsidR="00D666EA" w:rsidRPr="00037E41" w:rsidRDefault="00752625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7FA8921" w14:textId="77777777" w:rsidR="00D666EA" w:rsidRPr="00037E41" w:rsidRDefault="00D666EA" w:rsidP="00991589">
            <w:pPr>
              <w:ind w:firstLine="0"/>
              <w:jc w:val="center"/>
            </w:pPr>
            <w:r>
              <w:t>7.3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6CCDE774" w14:textId="77777777" w:rsidTr="00991589">
        <w:tc>
          <w:tcPr>
            <w:tcW w:w="562" w:type="dxa"/>
            <w:vAlign w:val="center"/>
          </w:tcPr>
          <w:p w14:paraId="79298988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98E227D" w14:textId="3CE86C23" w:rsidR="00D666EA" w:rsidRPr="00037E41" w:rsidRDefault="00156B6D" w:rsidP="00991589">
            <w:pPr>
              <w:ind w:firstLine="0"/>
              <w:jc w:val="center"/>
            </w:pPr>
            <w:r>
              <w:t>-10.86</w:t>
            </w:r>
            <w:r w:rsidR="00D666E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33E21281" w14:textId="77777777" w:rsidTr="00991589">
        <w:tc>
          <w:tcPr>
            <w:tcW w:w="562" w:type="dxa"/>
            <w:vAlign w:val="center"/>
          </w:tcPr>
          <w:p w14:paraId="3235495F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4CA1A5" w14:textId="77777777" w:rsidR="00D666EA" w:rsidRPr="00037E41" w:rsidRDefault="00D666EA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545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D666EA" w:rsidRPr="00037E41" w14:paraId="7767042B" w14:textId="77777777" w:rsidTr="00991589">
        <w:tc>
          <w:tcPr>
            <w:tcW w:w="562" w:type="dxa"/>
            <w:vAlign w:val="center"/>
          </w:tcPr>
          <w:p w14:paraId="02ECB75C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E42E564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D666EA" w:rsidRPr="00037E41" w14:paraId="4FC24BA2" w14:textId="77777777" w:rsidTr="00991589">
        <w:tc>
          <w:tcPr>
            <w:tcW w:w="562" w:type="dxa"/>
            <w:vAlign w:val="center"/>
          </w:tcPr>
          <w:p w14:paraId="4617EA78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E8AD962" w14:textId="1184B4C5" w:rsidR="00D666EA" w:rsidRPr="00037E41" w:rsidRDefault="00CB063D" w:rsidP="00991589">
            <w:pPr>
              <w:ind w:firstLine="0"/>
              <w:jc w:val="center"/>
            </w:pPr>
            <w:r>
              <w:t>-</w:t>
            </w:r>
            <w:r w:rsidR="00372F91">
              <w:t xml:space="preserve"> </w:t>
            </w:r>
            <w:r w:rsidR="00372F91" w:rsidRPr="00372F91">
              <w:t>32.5697</w:t>
            </w:r>
            <w:r w:rsidR="00372F9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2611B911" w14:textId="77777777" w:rsidTr="00991589">
        <w:tc>
          <w:tcPr>
            <w:tcW w:w="562" w:type="dxa"/>
            <w:vAlign w:val="center"/>
          </w:tcPr>
          <w:p w14:paraId="6BDC672E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6F4E0B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26.7545 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D666EA" w:rsidRPr="00037E41" w14:paraId="5A388711" w14:textId="77777777" w:rsidTr="00991589">
        <w:tc>
          <w:tcPr>
            <w:tcW w:w="562" w:type="dxa"/>
            <w:vAlign w:val="center"/>
          </w:tcPr>
          <w:p w14:paraId="10F57614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3BFA563" w14:textId="77777777" w:rsidR="00D666EA" w:rsidRPr="00037E41" w:rsidRDefault="00D666EA" w:rsidP="00991589">
            <w:pPr>
              <w:ind w:firstLine="0"/>
              <w:jc w:val="center"/>
            </w:pPr>
            <w:r>
              <w:t>0.3183</w:t>
            </w:r>
            <w:r w:rsidRPr="00037E41">
              <w:t xml:space="preserve"> N</w:t>
            </w:r>
          </w:p>
        </w:tc>
      </w:tr>
      <w:tr w:rsidR="00D666EA" w:rsidRPr="00037E41" w14:paraId="5BCF21E8" w14:textId="77777777" w:rsidTr="00991589">
        <w:tc>
          <w:tcPr>
            <w:tcW w:w="562" w:type="dxa"/>
            <w:vAlign w:val="center"/>
          </w:tcPr>
          <w:p w14:paraId="45A26CEE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339CF37" w14:textId="77F6FF63" w:rsidR="00D666EA" w:rsidRPr="00037E41" w:rsidRDefault="00B928D7" w:rsidP="00991589">
            <w:pPr>
              <w:ind w:firstLine="0"/>
              <w:jc w:val="center"/>
            </w:pPr>
            <w:r w:rsidRPr="00B928D7">
              <w:t>5.6367</w:t>
            </w:r>
            <w:r>
              <w:t xml:space="preserve"> </w:t>
            </w:r>
            <w:r w:rsidR="00D666EA" w:rsidRPr="00037E41">
              <w:t>N</w:t>
            </w:r>
          </w:p>
        </w:tc>
      </w:tr>
      <w:tr w:rsidR="00D666EA" w:rsidRPr="00037E41" w14:paraId="11732B4B" w14:textId="77777777" w:rsidTr="00991589">
        <w:tc>
          <w:tcPr>
            <w:tcW w:w="562" w:type="dxa"/>
            <w:vAlign w:val="center"/>
          </w:tcPr>
          <w:p w14:paraId="3454B294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0539475" w14:textId="77777777" w:rsidR="00D666EA" w:rsidRPr="00037E41" w:rsidRDefault="00D666EA" w:rsidP="00991589">
            <w:pPr>
              <w:ind w:firstLine="0"/>
              <w:jc w:val="center"/>
            </w:pPr>
            <w:r>
              <w:t>0</w:t>
            </w:r>
            <w:r w:rsidRPr="00037E41">
              <w:t xml:space="preserve"> N</w:t>
            </w:r>
          </w:p>
        </w:tc>
      </w:tr>
      <w:tr w:rsidR="00D666EA" w:rsidRPr="00037E41" w14:paraId="379668B4" w14:textId="77777777" w:rsidTr="00991589">
        <w:tc>
          <w:tcPr>
            <w:tcW w:w="562" w:type="dxa"/>
            <w:vAlign w:val="center"/>
          </w:tcPr>
          <w:p w14:paraId="0A50871C" w14:textId="77777777" w:rsidR="00D666EA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E5BECC0" w14:textId="00035AF1" w:rsidR="00D666EA" w:rsidRPr="00037E41" w:rsidRDefault="00B928D7" w:rsidP="00991589">
            <w:pPr>
              <w:ind w:firstLine="0"/>
              <w:jc w:val="center"/>
            </w:pPr>
            <w:r w:rsidRPr="00B928D7">
              <w:t>4.2275</w:t>
            </w:r>
            <w:r>
              <w:t xml:space="preserve"> </w:t>
            </w:r>
            <w:r w:rsidR="00D666EA" w:rsidRPr="00037E41">
              <w:t>N</w:t>
            </w:r>
          </w:p>
        </w:tc>
      </w:tr>
      <w:tr w:rsidR="00D666EA" w:rsidRPr="00037E41" w14:paraId="364AD109" w14:textId="77777777" w:rsidTr="00991589">
        <w:tc>
          <w:tcPr>
            <w:tcW w:w="562" w:type="dxa"/>
            <w:vAlign w:val="center"/>
          </w:tcPr>
          <w:p w14:paraId="203B8AE6" w14:textId="77777777" w:rsidR="00D666EA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74C544D" w14:textId="77777777" w:rsidR="00D666EA" w:rsidRPr="00037E41" w:rsidRDefault="00D666EA" w:rsidP="00991589">
            <w:pPr>
              <w:ind w:firstLine="0"/>
              <w:jc w:val="center"/>
            </w:pPr>
            <w:r>
              <w:t>0.3183 N</w:t>
            </w:r>
          </w:p>
        </w:tc>
      </w:tr>
    </w:tbl>
    <w:p w14:paraId="4B89A6DD" w14:textId="77777777" w:rsidR="00043EC8" w:rsidRDefault="00043EC8" w:rsidP="00043EC8">
      <w:pPr>
        <w:ind w:firstLine="0"/>
      </w:pPr>
    </w:p>
    <w:p w14:paraId="7B7476D6" w14:textId="5AE7D77D" w:rsidR="00BB208F" w:rsidRPr="00BB208F" w:rsidRDefault="000949C1" w:rsidP="00061AB4">
      <w:pPr>
        <w:ind w:firstLine="0"/>
      </w:pPr>
      <w:r>
        <w:t xml:space="preserve">All these results can be explained by looking at the constrained equations of motion. Si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566572">
        <w:t xml:space="preserve"> = 0 </w:t>
      </w:r>
      <w:r w:rsidR="00C45C64">
        <w:t>from equation (</w:t>
      </w:r>
      <w:r w:rsidR="00C45C64">
        <w:fldChar w:fldCharType="begin"/>
      </w:r>
      <w:r w:rsidR="00C45C64">
        <w:instrText xml:space="preserve"> REF constrainteq8 \h </w:instrText>
      </w:r>
      <w:r w:rsidR="00C45C64">
        <w:fldChar w:fldCharType="separate"/>
      </w:r>
      <w:r w:rsidR="002B715D">
        <w:rPr>
          <w:b/>
          <w:noProof/>
          <w:lang w:val="nl-NL"/>
        </w:rPr>
        <w:t>8</w:t>
      </w:r>
      <w:r w:rsidR="00C45C64">
        <w:fldChar w:fldCharType="end"/>
      </w:r>
      <w:r w:rsidR="00C45C64">
        <w:t xml:space="preserve">) we see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̈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C45C64">
        <w:t xml:space="preserve"> becomes equal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̈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45C64">
        <w:t xml:space="preserve">. Further the vertical accelerations </w:t>
      </w:r>
      <w:r w:rsidR="00241362">
        <w:t>are negative because the vertical reaction forces in A and B are in the negative direction.</w:t>
      </w:r>
      <w:r w:rsidR="00DD4B67">
        <w:t xml:space="preserve"> The </w:t>
      </w:r>
      <w:r w:rsidR="00561E85">
        <w:t xml:space="preserve">opposite signs of the angular accelerations can be explained by looking </w:t>
      </w:r>
      <w:r w:rsidR="00EC55EA">
        <w:t>at the horizontal reaction forces in point A and C</w:t>
      </w:r>
      <w:r w:rsidR="004B493E">
        <w:t xml:space="preserve">. Si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4B493E">
        <w:t xml:space="preserve"> is positiv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B493E">
        <w:t xml:space="preserve"> </w:t>
      </w:r>
      <w:r w:rsidR="00061AB4">
        <w:t xml:space="preserve">it </w:t>
      </w:r>
      <w:r w:rsidR="004B493E">
        <w:t>creates a negative moment</w:t>
      </w:r>
      <w:r w:rsidR="00FD48E0">
        <w:t xml:space="preserve"> of body 1</w:t>
      </w:r>
      <w:r w:rsidR="004B493E">
        <w:t xml:space="preserve"> around</w:t>
      </w:r>
      <w:r w:rsidR="00FD48E0">
        <w:t xml:space="preserve"> its </w:t>
      </w:r>
      <w:r w:rsidR="00061AB4">
        <w:t xml:space="preserve">CM. </w:t>
      </w:r>
      <w:r w:rsidR="00FD48E0">
        <w:t xml:space="preserve">Contrar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061AB4">
        <w:t xml:space="preserve"> creates a positive moment</w:t>
      </w:r>
      <w:r w:rsidR="00FD48E0">
        <w:t xml:space="preserve"> of body 2 a</w:t>
      </w:r>
      <w:r w:rsidR="00061AB4">
        <w:t xml:space="preserve">round </w:t>
      </w:r>
      <w:r w:rsidR="00FD48E0">
        <w:t xml:space="preserve">its </w:t>
      </w:r>
      <w:r w:rsidR="00061AB4">
        <w:t>CM</w:t>
      </w:r>
      <w:r w:rsidR="00FD48E0">
        <w:t>.</w:t>
      </w:r>
    </w:p>
    <w:p w14:paraId="4BA03E40" w14:textId="2F3959E0" w:rsidR="00EB21C7" w:rsidRDefault="003E6705" w:rsidP="003E6705">
      <w:pPr>
        <w:pStyle w:val="Heading3"/>
      </w:pPr>
      <w:r>
        <w:t>Results for the case when b</w:t>
      </w:r>
      <w:r w:rsidRPr="003E6705">
        <w:t xml:space="preserve">oth bars </w:t>
      </w:r>
      <w:r>
        <w:t xml:space="preserve">are </w:t>
      </w:r>
      <w:r w:rsidRPr="003E6705">
        <w:t xml:space="preserve">horizontal </w:t>
      </w:r>
      <w:r w:rsidR="00BA3CD5">
        <w:t xml:space="preserve">and have </w:t>
      </w:r>
      <w:r w:rsidRPr="003E6705">
        <w:t>zero speeds, but an additional</w:t>
      </w:r>
      <w:r w:rsidR="00BA3CD5">
        <w:t xml:space="preserve"> </w:t>
      </w:r>
      <w:r w:rsidRPr="003E6705">
        <w:t xml:space="preserve">force of Fy = 10 N </w:t>
      </w:r>
      <w:r w:rsidR="00BA3CD5" w:rsidRPr="00965BC2">
        <w:rPr>
          <w:noProof/>
        </w:rPr>
        <w:t>is applied</w:t>
      </w:r>
      <w:r w:rsidR="00BA3CD5">
        <w:t xml:space="preserve"> </w:t>
      </w:r>
      <w:r w:rsidRPr="003E6705">
        <w:t>in B</w:t>
      </w:r>
    </w:p>
    <w:p w14:paraId="726576F2" w14:textId="164E22A9" w:rsidR="00BC7D68" w:rsidRDefault="00BC7D68" w:rsidP="00BC7D68">
      <w:pPr>
        <w:ind w:firstLine="0"/>
      </w:pPr>
      <w:r>
        <w:t xml:space="preserve">Following we were asked to introduce a force to end of bar </w:t>
      </w:r>
      <w:r w:rsidR="00E64939" w:rsidRPr="00485D3F">
        <w:rPr>
          <w:noProof/>
        </w:rPr>
        <w:t>1</w:t>
      </w:r>
      <w:r>
        <w:t xml:space="preserve"> this can be done by </w:t>
      </w:r>
      <w:r w:rsidR="00E64939">
        <w:t>introducing a moment about the CM of bar 1. As a result our F vector changes to:</w:t>
      </w:r>
    </w:p>
    <w:p w14:paraId="4E946E48" w14:textId="5D170104" w:rsidR="00E64939" w:rsidRDefault="00E64939" w:rsidP="00BC7D68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3"/>
        <w:gridCol w:w="7281"/>
        <w:gridCol w:w="912"/>
      </w:tblGrid>
      <w:tr w:rsidR="00DB11C3" w14:paraId="31BDEDE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86812" w14:textId="77777777" w:rsidR="00DB11C3" w:rsidRDefault="00DB11C3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D701A" w14:textId="4B97294E" w:rsidR="00DB11C3" w:rsidRPr="00E83846" w:rsidRDefault="00DB11C3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lang w:val="nl-NL"/>
                  </w:rPr>
                  <m:t>F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m1g 0 10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 xml:space="preserve"> m2g 0 0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T</m:t>
                    </m:r>
                  </m:sup>
                </m:sSup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2860F" w14:textId="1AE2FCBB" w:rsidR="00DB11C3" w:rsidRDefault="00DB11C3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2B715D">
              <w:rPr>
                <w:b/>
                <w:noProof/>
                <w:lang w:val="nl-NL"/>
              </w:rPr>
              <w:t>1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568EE785" w14:textId="1C1D0DA8" w:rsidR="00E64939" w:rsidRDefault="00E64939" w:rsidP="00BC7D68">
      <w:pPr>
        <w:ind w:firstLine="0"/>
      </w:pPr>
    </w:p>
    <w:p w14:paraId="21A19503" w14:textId="77777777" w:rsidR="00E64939" w:rsidRPr="00BC7D68" w:rsidRDefault="00E64939" w:rsidP="00BC7D68">
      <w:pPr>
        <w:ind w:firstLine="0"/>
      </w:pPr>
    </w:p>
    <w:p w14:paraId="1DCC8C07" w14:textId="3D901D23" w:rsidR="00FB7492" w:rsidRDefault="00DB11C3" w:rsidP="0091308A">
      <w:pPr>
        <w:pStyle w:val="Firstparagraph"/>
      </w:pPr>
      <w:r>
        <w:t xml:space="preserve">The MATLAB code for implementing this can </w:t>
      </w:r>
      <w:r w:rsidRPr="00485D3F">
        <w:rPr>
          <w:noProof/>
        </w:rPr>
        <w:t>be found</w:t>
      </w:r>
      <w:r>
        <w:t xml:space="preserve"> in Appendix A. </w:t>
      </w:r>
      <w:r w:rsidR="00E14861"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0 0]</m:t>
        </m:r>
      </m:oMath>
      <w:r w:rsidR="00E14861" w:rsidRPr="00037E41">
        <w:t xml:space="preserve"> we get the following result:</w:t>
      </w:r>
    </w:p>
    <w:p w14:paraId="1D1D8EBE" w14:textId="77777777" w:rsidR="0091308A" w:rsidRPr="0091308A" w:rsidRDefault="0091308A" w:rsidP="0091308A"/>
    <w:p w14:paraId="2AF1ED0C" w14:textId="593F313D" w:rsidR="00FB7492" w:rsidRPr="0091308A" w:rsidRDefault="00FB7492" w:rsidP="00FB7492">
      <w:pPr>
        <w:rPr>
          <w:color w:val="ED7D31" w:themeColor="accent2"/>
        </w:rPr>
      </w:pPr>
      <w:r w:rsidRPr="0091308A">
        <w:rPr>
          <w:color w:val="ED7D31" w:themeColor="accent2"/>
        </w:rPr>
        <w:t>Warning: Matrix is singular to working precision.</w:t>
      </w:r>
    </w:p>
    <w:p w14:paraId="294B5760" w14:textId="77777777" w:rsidR="00E14861" w:rsidRPr="00A53F1A" w:rsidRDefault="00E14861" w:rsidP="00E14861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E14861" w:rsidRPr="00037E41" w14:paraId="4AA3F662" w14:textId="77777777" w:rsidTr="00991589">
        <w:tc>
          <w:tcPr>
            <w:tcW w:w="562" w:type="dxa"/>
            <w:vAlign w:val="center"/>
          </w:tcPr>
          <w:p w14:paraId="4A63B433" w14:textId="77777777" w:rsidR="00E14861" w:rsidRPr="00037E41" w:rsidRDefault="00752625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E04D673" w14:textId="16738510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14861" w:rsidRPr="00037E41" w14:paraId="048595AA" w14:textId="77777777" w:rsidTr="00991589">
        <w:tc>
          <w:tcPr>
            <w:tcW w:w="562" w:type="dxa"/>
            <w:vAlign w:val="center"/>
          </w:tcPr>
          <w:p w14:paraId="0F2FEA24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C362711" w14:textId="7FE0D70F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14861" w:rsidRPr="00037E41" w14:paraId="48DB9D40" w14:textId="77777777" w:rsidTr="00991589">
        <w:tc>
          <w:tcPr>
            <w:tcW w:w="562" w:type="dxa"/>
            <w:vAlign w:val="center"/>
          </w:tcPr>
          <w:p w14:paraId="13CB501C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9CD023B" w14:textId="491AEB91" w:rsidR="00E14861" w:rsidRPr="00037E41" w:rsidRDefault="0091308A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NaN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14861" w:rsidRPr="00037E41">
              <w:t xml:space="preserve"> </w:t>
            </w:r>
          </w:p>
        </w:tc>
      </w:tr>
      <w:tr w:rsidR="00E14861" w:rsidRPr="00037E41" w14:paraId="5558CEFE" w14:textId="77777777" w:rsidTr="00991589">
        <w:tc>
          <w:tcPr>
            <w:tcW w:w="562" w:type="dxa"/>
            <w:vAlign w:val="center"/>
          </w:tcPr>
          <w:p w14:paraId="2C2C77FE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0419A6" w14:textId="44C732A2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aN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53A48EEB" w14:textId="77777777" w:rsidTr="00991589">
        <w:tc>
          <w:tcPr>
            <w:tcW w:w="562" w:type="dxa"/>
            <w:vAlign w:val="center"/>
          </w:tcPr>
          <w:p w14:paraId="4B09D05F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28BAE24" w14:textId="1BFA9398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aN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4DDCD28D" w14:textId="77777777" w:rsidTr="00991589">
        <w:tc>
          <w:tcPr>
            <w:tcW w:w="562" w:type="dxa"/>
            <w:vAlign w:val="center"/>
          </w:tcPr>
          <w:p w14:paraId="6B0BA02A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80C6072" w14:textId="19BA2AA9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aN 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4D18D8CA" w14:textId="77777777" w:rsidTr="00991589">
        <w:tc>
          <w:tcPr>
            <w:tcW w:w="562" w:type="dxa"/>
            <w:vAlign w:val="center"/>
          </w:tcPr>
          <w:p w14:paraId="2B863C99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7CF7719" w14:textId="59B60E2F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4F1E1C64" w14:textId="77777777" w:rsidTr="00991589">
        <w:tc>
          <w:tcPr>
            <w:tcW w:w="562" w:type="dxa"/>
            <w:vAlign w:val="center"/>
          </w:tcPr>
          <w:p w14:paraId="4D41AE00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BBD1010" w14:textId="734B30E1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3796AE39" w14:textId="77777777" w:rsidTr="00991589">
        <w:tc>
          <w:tcPr>
            <w:tcW w:w="562" w:type="dxa"/>
            <w:vAlign w:val="center"/>
          </w:tcPr>
          <w:p w14:paraId="5133F56E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15B5347" w14:textId="16685C5E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0C6B1CB9" w14:textId="77777777" w:rsidTr="00991589">
        <w:tc>
          <w:tcPr>
            <w:tcW w:w="562" w:type="dxa"/>
            <w:vAlign w:val="center"/>
          </w:tcPr>
          <w:p w14:paraId="2AA69BF9" w14:textId="77777777" w:rsidR="00E14861" w:rsidRPr="00037E4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4BA5C13" w14:textId="576FFE19" w:rsidR="00E14861" w:rsidRPr="00037E41" w:rsidRDefault="00841948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29D6CFD7" w14:textId="77777777" w:rsidTr="00991589">
        <w:tc>
          <w:tcPr>
            <w:tcW w:w="562" w:type="dxa"/>
            <w:vAlign w:val="center"/>
          </w:tcPr>
          <w:p w14:paraId="04399431" w14:textId="77777777" w:rsidR="00E14861" w:rsidRDefault="00752625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FF6CB02" w14:textId="40D3B3B0" w:rsidR="00E14861" w:rsidRPr="00037E41" w:rsidRDefault="0091308A" w:rsidP="00991589">
            <w:pPr>
              <w:ind w:firstLine="0"/>
              <w:jc w:val="center"/>
            </w:pPr>
            <w:r>
              <w:t>inf</w:t>
            </w:r>
            <w:r w:rsidR="00E14861">
              <w:t xml:space="preserve"> N</w:t>
            </w:r>
          </w:p>
        </w:tc>
      </w:tr>
    </w:tbl>
    <w:p w14:paraId="2FE9D481" w14:textId="68C8CF91" w:rsidR="00841948" w:rsidRDefault="00841948" w:rsidP="00841948">
      <w:pPr>
        <w:ind w:firstLine="0"/>
      </w:pPr>
    </w:p>
    <w:p w14:paraId="58457930" w14:textId="7B8C84C6" w:rsidR="00BA3CD5" w:rsidRPr="00BA3CD5" w:rsidRDefault="003D0018" w:rsidP="00964DDB">
      <w:pPr>
        <w:ind w:firstLine="0"/>
      </w:pPr>
      <w:r w:rsidRPr="003D0018">
        <w:lastRenderedPageBreak/>
        <w:t xml:space="preserve">As seen </w:t>
      </w:r>
      <w:r w:rsidRPr="008A50E4">
        <w:t>from</w:t>
      </w:r>
      <w:r w:rsidR="00843A39">
        <w:t xml:space="preserve"> the output MATLAB </w:t>
      </w:r>
      <w:r w:rsidR="002454C0">
        <w:t>cannot</w:t>
      </w:r>
      <w:r w:rsidR="00843A39">
        <w:t xml:space="preserve"> calculate a unique solution to the problem we gave it. </w:t>
      </w:r>
      <w:r w:rsidR="00841948" w:rsidRPr="00625392">
        <w:rPr>
          <w:noProof/>
        </w:rPr>
        <w:t>This</w:t>
      </w:r>
      <w:r w:rsidR="00841948">
        <w:t xml:space="preserve"> is </w:t>
      </w:r>
      <w:r>
        <w:t>because</w:t>
      </w:r>
      <w:r w:rsidR="00841948">
        <w:t xml:space="preserve"> </w:t>
      </w:r>
      <w:r w:rsidR="00DE787F">
        <w:t>with th</w:t>
      </w:r>
      <w:r w:rsidR="00843A39">
        <w:t>e given</w:t>
      </w:r>
      <w:r w:rsidR="00DE787F">
        <w:t xml:space="preserve"> initial state the </w:t>
      </w:r>
      <w:r>
        <w:t>J</w:t>
      </w:r>
      <w:r w:rsidR="00DE787F" w:rsidRPr="003D0018">
        <w:t>acobian</w:t>
      </w:r>
      <w:r w:rsidR="00DE787F">
        <w:t xml:space="preserve"> of the constraint equations </w:t>
      </w:r>
      <w:r w:rsidR="00843A39">
        <w:t>gets a</w:t>
      </w:r>
      <w:r w:rsidR="00DE787F">
        <w:t xml:space="preserve"> rank</w:t>
      </w:r>
      <w:r w:rsidR="00843A39">
        <w:t xml:space="preserve"> of 4 </w:t>
      </w:r>
      <w:r w:rsidR="00DE787F">
        <w:t>while its dimension is 5.</w:t>
      </w:r>
      <w:r w:rsidR="00843A39">
        <w:t xml:space="preserve"> Meaning that it is a singular matrix and the rows and or </w:t>
      </w:r>
      <w:r w:rsidR="00843A39" w:rsidRPr="008A50E4">
        <w:t>col</w:t>
      </w:r>
      <w:r w:rsidR="008A50E4">
        <w:t>umn</w:t>
      </w:r>
      <w:r w:rsidR="00843A39" w:rsidRPr="008A50E4">
        <w:t>s</w:t>
      </w:r>
      <w:r w:rsidR="00843A39">
        <w:t xml:space="preserve"> are linear independent.</w:t>
      </w:r>
      <w:r w:rsidR="00DE787F">
        <w:t xml:space="preserve"> As a </w:t>
      </w:r>
      <w:r w:rsidR="00DE787F" w:rsidRPr="00843A39">
        <w:t>resu</w:t>
      </w:r>
      <w:r w:rsidR="00D31159" w:rsidRPr="00843A39">
        <w:t>lt</w:t>
      </w:r>
      <w:r w:rsidR="00843A39">
        <w:t>,</w:t>
      </w:r>
      <w:r w:rsidR="001E11A4">
        <w:t xml:space="preserve"> we only have </w:t>
      </w:r>
      <w:r w:rsidR="00DB11C3">
        <w:t>four</w:t>
      </w:r>
      <w:r w:rsidR="001E11A4">
        <w:t xml:space="preserve"> independent </w:t>
      </w:r>
      <w:r w:rsidR="00843A39">
        <w:t xml:space="preserve">variables infinite possibilities are possible. </w:t>
      </w:r>
      <w:r w:rsidR="00C04D35">
        <w:t>Further as</w:t>
      </w:r>
      <w:r w:rsidR="00FF5A38">
        <w:t xml:space="preserve"> the rank of the </w:t>
      </w:r>
      <w:r w:rsidR="002454C0">
        <w:t>null</w:t>
      </w:r>
      <w:r w:rsidR="00FF5A38">
        <w:t xml:space="preserve"> space </w:t>
      </w:r>
      <w:r w:rsidR="00C04D35">
        <w:t>is</w:t>
      </w:r>
      <w:r w:rsidR="00FF5A38">
        <w:t xml:space="preserve"> 2 </w:t>
      </w:r>
      <w:r w:rsidR="00C04D35">
        <w:t xml:space="preserve">it means that in this configuration the </w:t>
      </w:r>
      <w:r w:rsidR="002454C0">
        <w:t>system</w:t>
      </w:r>
      <w:r w:rsidR="00C04D35">
        <w:t xml:space="preserve"> has 2 DOF. These effects are caused by the fact that both the C joint and the A joint are aligned </w:t>
      </w:r>
      <w:r w:rsidR="002454C0">
        <w:t>together</w:t>
      </w:r>
      <w:r w:rsidR="00C04D35">
        <w:t xml:space="preserve"> in the </w:t>
      </w:r>
      <w:r w:rsidR="002454C0">
        <w:t>origin</w:t>
      </w:r>
      <w:r w:rsidR="00C04D35">
        <w:t xml:space="preserve"> and a rotation of the two pendulums </w:t>
      </w:r>
      <w:r w:rsidR="00B0555B">
        <w:t>can be described in both the C joint as the A joint.</w:t>
      </w:r>
      <w:r w:rsidR="00303BA4">
        <w:t xml:space="preserve"> In reality </w:t>
      </w:r>
      <w:r w:rsidR="00092973">
        <w:t>there is only 1DOF when both joints are aligned.</w:t>
      </w:r>
    </w:p>
    <w:p w14:paraId="3EB29BA2" w14:textId="77EE51EC" w:rsidR="00A83B3D" w:rsidRDefault="00090BB1" w:rsidP="00090BB1">
      <w:pPr>
        <w:pStyle w:val="Heading1"/>
      </w:pPr>
      <w:r>
        <w:t>References</w:t>
      </w:r>
    </w:p>
    <w:p w14:paraId="22F9C821" w14:textId="56BB97AB" w:rsidR="00BA7EC5" w:rsidRPr="00BA7EC5" w:rsidRDefault="00DB41FD" w:rsidP="00BA7EC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A7EC5" w:rsidRPr="00BA7EC5">
        <w:rPr>
          <w:noProof/>
          <w:szCs w:val="24"/>
        </w:rPr>
        <w:t>[1]</w:t>
      </w:r>
      <w:r w:rsidR="00BA7EC5" w:rsidRPr="00BA7EC5">
        <w:rPr>
          <w:noProof/>
          <w:szCs w:val="24"/>
        </w:rPr>
        <w:tab/>
        <w:t xml:space="preserve">A. L. Schwab, </w:t>
      </w:r>
      <w:r w:rsidR="00BA7EC5" w:rsidRPr="00BA7EC5">
        <w:rPr>
          <w:rFonts w:ascii="Arial" w:hAnsi="Arial" w:cs="Arial"/>
          <w:noProof/>
          <w:szCs w:val="24"/>
        </w:rPr>
        <w:t>“</w:t>
      </w:r>
      <w:r w:rsidR="00BA7EC5" w:rsidRPr="00BA7EC5">
        <w:rPr>
          <w:noProof/>
          <w:szCs w:val="24"/>
        </w:rPr>
        <w:t xml:space="preserve">Virtual power and </w:t>
      </w:r>
      <w:r w:rsidR="00BA7EC5" w:rsidRPr="00625392">
        <w:rPr>
          <w:noProof/>
          <w:szCs w:val="24"/>
        </w:rPr>
        <w:t>Lagrance</w:t>
      </w:r>
      <w:r w:rsidR="00BA7EC5" w:rsidRPr="00BA7EC5">
        <w:rPr>
          <w:noProof/>
          <w:szCs w:val="24"/>
        </w:rPr>
        <w:t xml:space="preserve"> multipliers,</w:t>
      </w:r>
      <w:r w:rsidR="00BA7EC5" w:rsidRPr="00BA7EC5">
        <w:rPr>
          <w:rFonts w:ascii="Arial" w:hAnsi="Arial" w:cs="Arial"/>
          <w:noProof/>
          <w:szCs w:val="24"/>
        </w:rPr>
        <w:t>”</w:t>
      </w:r>
      <w:r w:rsidR="00BA7EC5" w:rsidRPr="00BA7EC5">
        <w:rPr>
          <w:noProof/>
          <w:szCs w:val="24"/>
        </w:rPr>
        <w:t xml:space="preserve"> in </w:t>
      </w:r>
      <w:r w:rsidR="00BA7EC5" w:rsidRPr="00BA7EC5">
        <w:rPr>
          <w:i/>
          <w:iCs/>
          <w:noProof/>
          <w:szCs w:val="24"/>
        </w:rPr>
        <w:t>Multibody Dynamics</w:t>
      </w:r>
      <w:r w:rsidR="00BA7EC5" w:rsidRPr="00BA7EC5">
        <w:rPr>
          <w:noProof/>
          <w:szCs w:val="24"/>
        </w:rPr>
        <w:t>, Delft, The Netherlands: TU Delft, 2018.</w:t>
      </w:r>
    </w:p>
    <w:p w14:paraId="0CC9D282" w14:textId="12CFD317" w:rsidR="002454C0" w:rsidRDefault="00DB41FD" w:rsidP="00090BB1">
      <w:pPr>
        <w:pStyle w:val="Firstparagraph"/>
      </w:pPr>
      <w:r>
        <w:fldChar w:fldCharType="end"/>
      </w:r>
    </w:p>
    <w:p w14:paraId="49E1E1BC" w14:textId="77777777" w:rsidR="002454C0" w:rsidRDefault="002454C0">
      <w:pPr>
        <w:spacing w:line="240" w:lineRule="auto"/>
        <w:ind w:firstLine="0"/>
        <w:jc w:val="left"/>
      </w:pPr>
      <w:r>
        <w:br w:type="page"/>
      </w:r>
    </w:p>
    <w:p w14:paraId="2E3D52B7" w14:textId="014C9347" w:rsidR="00A83B3D" w:rsidRDefault="00061587" w:rsidP="002454C0">
      <w:pPr>
        <w:pStyle w:val="Heading1"/>
        <w:numPr>
          <w:ilvl w:val="0"/>
          <w:numId w:val="0"/>
        </w:numPr>
      </w:pPr>
      <w:r>
        <w:lastRenderedPageBreak/>
        <w:t>Appendix 1</w:t>
      </w:r>
      <w:bookmarkStart w:id="7" w:name="_GoBack"/>
      <w:bookmarkEnd w:id="7"/>
    </w:p>
    <w:p w14:paraId="06E095C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% MBD_B: Assignment 2 - Double pendulum systemetic approach</w:t>
      </w:r>
    </w:p>
    <w:p w14:paraId="70DDEFB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 Rick Staa (4511328)</w:t>
      </w:r>
    </w:p>
    <w:p w14:paraId="0D42412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 Last edit: 05/03/2018</w:t>
      </w:r>
    </w:p>
    <w:p w14:paraId="41CB6BB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lear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all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; close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all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; clc;</w:t>
      </w:r>
    </w:p>
    <w:p w14:paraId="33F0E5F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fprintf(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--- A2 ---\n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);</w:t>
      </w:r>
    </w:p>
    <w:p w14:paraId="3BB2DFF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846D92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% Script settings</w:t>
      </w:r>
    </w:p>
    <w:p w14:paraId="31057F8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booleans.ex_constr = 0;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Put on 1 if you want to enable the extra constraint</w:t>
      </w:r>
    </w:p>
    <w:p w14:paraId="3AF9B65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8D4AA6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% Parameters</w:t>
      </w:r>
    </w:p>
    <w:p w14:paraId="31991A5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egment 1</w:t>
      </w:r>
    </w:p>
    <w:p w14:paraId="5995346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L1     = 0.55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4C09473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w1     = 0.05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1AFDC7F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t1     = 0.004;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14EE524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p1     = 1180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kg/m^3]</w:t>
      </w:r>
    </w:p>
    <w:p w14:paraId="15D698E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m1     = parms.p1 * parms.w1 * parms.t1 * parms.L1;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64B4911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I1     = (1/12) * parms.m1 * parms.L1^2;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7E2FCC0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0AB398E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egment 2</w:t>
      </w:r>
    </w:p>
    <w:p w14:paraId="26FE177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L2     = 0.55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7CD6C42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w2     = 0.05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56303ED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t2     = 0.004;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13E8D31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p2     = 1180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65F710A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m2     = parms.p2 * parms.w2 * parms.t2 * parms.L2;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5246440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I2     = (1/12) * parms.m2 * parms.L2^2;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6CABF82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C5C2B4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World parameters</w:t>
      </w:r>
    </w:p>
    <w:p w14:paraId="16F4989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g      = 9.81;         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[m/s^2]</w:t>
      </w:r>
    </w:p>
    <w:p w14:paraId="408F686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8A4CEB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reate state space matrices</w:t>
      </w:r>
    </w:p>
    <w:p w14:paraId="459B557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[parms]      = create_state(parms);</w:t>
      </w:r>
    </w:p>
    <w:p w14:paraId="732B84C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791EDD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% Question 1: Initial states</w:t>
      </w:r>
    </w:p>
    <w:p w14:paraId="645DE3E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et Force vector</w:t>
      </w:r>
    </w:p>
    <w:p w14:paraId="00FD523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parms.Fg     = [parms.m1*parms.g;0;0;parms.m2*parms.g;0;0];</w:t>
      </w:r>
    </w:p>
    <w:p w14:paraId="1146CE8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46E221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b) Both bars vertical up and zero speed</w:t>
      </w:r>
    </w:p>
    <w:p w14:paraId="701F3DF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     = [0.5*pi 0.5*pi 0 0];</w:t>
      </w:r>
    </w:p>
    <w:p w14:paraId="7998E7E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b       = state_calc(x0,parms);</w:t>
      </w:r>
    </w:p>
    <w:p w14:paraId="7A0635C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B49120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) Both bars horizontal to the right and zero speed</w:t>
      </w:r>
    </w:p>
    <w:p w14:paraId="1D45FD4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     = [0 0 0 0];</w:t>
      </w:r>
    </w:p>
    <w:p w14:paraId="21113E2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c       = state_calc(x0,parms);</w:t>
      </w:r>
    </w:p>
    <w:p w14:paraId="2D89C64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987FAB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d) Both bars horizontal and with an initial angular speed on both bars of 60</w:t>
      </w:r>
    </w:p>
    <w:p w14:paraId="10AA1A6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rpm</w:t>
      </w:r>
    </w:p>
    <w:p w14:paraId="68C44FD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     = [0 0 2*pi 2*pi];</w:t>
      </w:r>
    </w:p>
    <w:p w14:paraId="4E37C43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d       = state_calc(x0,parms);</w:t>
      </w:r>
    </w:p>
    <w:p w14:paraId="4C6E8AE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7D2B5F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alculate velocities</w:t>
      </w:r>
    </w:p>
    <w:p w14:paraId="799C024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1_d         = -(parms.L1/2)*sin(x0(1))*x0(3);</w:t>
      </w:r>
    </w:p>
    <w:p w14:paraId="71110C9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y1_d         =  (parms.L1/2)*cos(x0(1))*x0(3);</w:t>
      </w:r>
    </w:p>
    <w:p w14:paraId="361C640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2_d         = x1_d - (parms.L1/2)*sin(x0(1))*x0(3) - (parms.L2/2)*sin(x0(2))*x0(4);</w:t>
      </w:r>
    </w:p>
    <w:p w14:paraId="7A37424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y2_d         = y1_d + (parms.L1/2)*cos(x0(1))*x0(3) + (parms.L2/2)*cos(x0(2))*x0(4);</w:t>
      </w:r>
    </w:p>
    <w:p w14:paraId="34F68BC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715D90B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Questions e-g Extra constraint</w:t>
      </w:r>
    </w:p>
    <w:p w14:paraId="2D8659A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booleans.ex_constr = 1;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Put on 1 if you want to enable the extra constraint</w:t>
      </w:r>
    </w:p>
    <w:p w14:paraId="162A687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[parms] = create_state(parms);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Calculate new state matrixes</w:t>
      </w:r>
    </w:p>
    <w:p w14:paraId="73F635F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780CF9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e - Both bars vertical up and zero speed</w:t>
      </w:r>
    </w:p>
    <w:p w14:paraId="33A8E11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     = [0.5*pi 0.5*pi 0 0];</w:t>
      </w:r>
    </w:p>
    <w:p w14:paraId="70D03E9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e       = state_calc(x0,parms);</w:t>
      </w:r>
    </w:p>
    <w:p w14:paraId="7FFF189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78609B3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f - Both bars vertical up and angular speed of omega = 60 rmp on bar 1</w:t>
      </w:r>
    </w:p>
    <w:p w14:paraId="2D30BA1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alculate initial states</w:t>
      </w:r>
    </w:p>
    <w:p w14:paraId="41600E7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hi1_0  = 0.5*pi; </w:t>
      </w:r>
    </w:p>
    <w:p w14:paraId="1D17228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hi2_0  = 0.5*pi; </w:t>
      </w:r>
    </w:p>
    <w:p w14:paraId="1B954DB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lastRenderedPageBreak/>
        <w:t>phi1d_0 = -2*pi;</w:t>
      </w:r>
    </w:p>
    <w:p w14:paraId="49D3652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phi2d_0 = (-parms.L1*sin(phi1_0)*phi1d_0)/(parms.L2*sin(phi2_0));</w:t>
      </w:r>
    </w:p>
    <w:p w14:paraId="4DDC9D2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= [phi1_0 phi2_0 phi1d_0 phi2d_0];</w:t>
      </w:r>
    </w:p>
    <w:p w14:paraId="2385B10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f  = state_calc(x0,parms);</w:t>
      </w:r>
    </w:p>
    <w:p w14:paraId="5AE5BE9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ACDD7F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f - Both bars horizontal with an initial angular speed of omega = 60</w:t>
      </w:r>
    </w:p>
    <w:p w14:paraId="05E3C7A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rpm on bar 1</w:t>
      </w:r>
    </w:p>
    <w:p w14:paraId="0E6FE54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parms.Fg    = [parms.m1*parms.g;0;-10*(parms.L1/2);parms.m2*parms.g;0;0];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Add a 10 N force in the y direction in B</w:t>
      </w:r>
    </w:p>
    <w:p w14:paraId="75BACB4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0          = [0 pi 2*pi 0];</w:t>
      </w:r>
    </w:p>
    <w:p w14:paraId="1A1616E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_dd.g      = state_calc(x0,parms);</w:t>
      </w:r>
    </w:p>
    <w:p w14:paraId="5C794BC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45DAD9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Test rank of Cx matrix</w:t>
      </w:r>
    </w:p>
    <w:p w14:paraId="08D8996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Cx        = double(vpa(subs(parms.Cx,{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I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I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I1 parms.I2 parms.L1 parms.L2])));</w:t>
      </w:r>
    </w:p>
    <w:p w14:paraId="7882A6D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rank_cx   = rank(Cx);</w:t>
      </w:r>
    </w:p>
    <w:p w14:paraId="4747617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null_cx   = null(Cx);</w:t>
      </w:r>
    </w:p>
    <w:p w14:paraId="1872161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BC5B19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% Functions</w:t>
      </w:r>
    </w:p>
    <w:p w14:paraId="1A39D94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-- Create_state space --</w:t>
      </w:r>
    </w:p>
    <w:p w14:paraId="385124E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This function calculates the state matrixes for our double pendulum</w:t>
      </w:r>
    </w:p>
    <w:p w14:paraId="1C02716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imulation</w:t>
      </w:r>
    </w:p>
    <w:p w14:paraId="24C5B6C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0014D1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[parms] = create_state(parms)</w:t>
      </w:r>
    </w:p>
    <w:p w14:paraId="5CF6C3D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1C5000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reate symbolic variables</w:t>
      </w:r>
    </w:p>
    <w:p w14:paraId="7D9FDBD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x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y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phi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x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y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phi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States</w:t>
      </w:r>
    </w:p>
    <w:p w14:paraId="78C1E79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xd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yd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phid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xd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yd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phid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State derivatives (dx/dt)</w:t>
      </w:r>
    </w:p>
    <w:p w14:paraId="41DEF2B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L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L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m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m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I1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I2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g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Parameters</w:t>
      </w:r>
    </w:p>
    <w:p w14:paraId="2111FC0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9FE25B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put the cm cogordinates and their time derivatives in a column vector x</w:t>
      </w:r>
    </w:p>
    <w:p w14:paraId="35FA4F9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       = [x1; y1; phi1; x2; y2; phi2];</w:t>
      </w:r>
    </w:p>
    <w:p w14:paraId="5ECB8FA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d      = [xd1; yd1; phid1; xd2; yd2; phid2];</w:t>
      </w:r>
    </w:p>
    <w:p w14:paraId="4253881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9987C3A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reate constraints</w:t>
      </w:r>
    </w:p>
    <w:p w14:paraId="09E2747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k_x1     = x1-(L1/2)*cos(phi1);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X constraint on first body</w:t>
      </w:r>
    </w:p>
    <w:p w14:paraId="4F99F5C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k_y1     = y1-(L1/2)*sin(phi1);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Y constraint on second body</w:t>
      </w:r>
    </w:p>
    <w:p w14:paraId="6077C91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k_x2     = (x2-L2/2*cos(phi2))-(x1+L1/2*cos(phi1));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X constraint on second body</w:t>
      </w:r>
    </w:p>
    <w:p w14:paraId="6E6B18E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k_y2     = (y2-L2/2*sin(phi2))-(y1+L1/2*sin(phi1));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Y constraint on second body</w:t>
      </w:r>
    </w:p>
    <w:p w14:paraId="1DA6442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if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parms.booleans.ex_constr == 1</w:t>
      </w:r>
    </w:p>
    <w:p w14:paraId="0E928DD4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ck_x2c    = x2+(L2/2)*cos(phi2);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Extra constraint on the right end of bar 2 (vertical path following at orgin)</w:t>
      </w:r>
    </w:p>
    <w:p w14:paraId="2757ADD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69B426C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3F40AA2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alculate the jacobian (This can be used for the constraint equations of</w:t>
      </w:r>
    </w:p>
    <w:p w14:paraId="2ECCC92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motion</w:t>
      </w:r>
    </w:p>
    <w:p w14:paraId="014CAF7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if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parms.booleans.ex_constr == 1</w:t>
      </w:r>
    </w:p>
    <w:p w14:paraId="75F5003C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C         = [ck_x1;ck_y1;ck_x2;ck_y2;ck_x2c];</w:t>
      </w:r>
    </w:p>
    <w:p w14:paraId="5316F5F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else</w:t>
      </w:r>
    </w:p>
    <w:p w14:paraId="32E7910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   C         = [ck_x1;ck_y1;ck_x2;ck_y2];</w:t>
      </w:r>
    </w:p>
    <w:p w14:paraId="78B464A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3B865F1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x        = jacobian(C,x);               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Calculate partial derivative</w:t>
      </w:r>
    </w:p>
    <w:p w14:paraId="2CF9E78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Cx        = simplify(Cx);</w:t>
      </w:r>
    </w:p>
    <w:p w14:paraId="0A3392B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77902F3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alculate second derivative this is done with the jacobian and hessian</w:t>
      </w:r>
    </w:p>
    <w:p w14:paraId="716FA49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(Chain rule)</w:t>
      </w:r>
    </w:p>
    <w:p w14:paraId="630B5395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Cd        = Cx*xd;</w:t>
      </w:r>
    </w:p>
    <w:p w14:paraId="449263A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Cdp       = simplify(jacobian(Cd,x)*xd);                    </w:t>
      </w:r>
      <w:r w:rsidRPr="00700C8B">
        <w:rPr>
          <w:rFonts w:ascii="Courier New" w:hAnsi="Courier New" w:cs="Courier New"/>
          <w:color w:val="228B22"/>
          <w:sz w:val="17"/>
          <w:szCs w:val="17"/>
        </w:rPr>
        <w:t>% Convective term</w:t>
      </w:r>
    </w:p>
    <w:p w14:paraId="3F05E66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60656E2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ave constraint jacobian and convective terms</w:t>
      </w:r>
    </w:p>
    <w:p w14:paraId="2E400C3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parms.Cx = Cx;</w:t>
      </w:r>
    </w:p>
    <w:p w14:paraId="6A20597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parms.Cdp = Cdp;</w:t>
      </w:r>
    </w:p>
    <w:p w14:paraId="7615F842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3E1F2B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4E2A12C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3F1E44A3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-- State Calc --</w:t>
      </w:r>
    </w:p>
    <w:p w14:paraId="073C08D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lastRenderedPageBreak/>
        <w:t>% This function calculates the second derivative of the double pendulum</w:t>
      </w:r>
    </w:p>
    <w:p w14:paraId="252C01F7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using the initial states.</w:t>
      </w:r>
    </w:p>
    <w:p w14:paraId="24541CC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[xdd] = state_calc(x0,parms)</w:t>
      </w:r>
    </w:p>
    <w:p w14:paraId="49DFB82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6A9B30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Now build the system</w:t>
      </w:r>
    </w:p>
    <w:p w14:paraId="5745BFC0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M         = diag([parms.m1 parms.m1 parms.I1 parms.m2 parms.m2 parms.I2]);</w:t>
      </w:r>
    </w:p>
    <w:p w14:paraId="29DA0909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Fg        = parms.Fg;</w:t>
      </w:r>
    </w:p>
    <w:p w14:paraId="2C99616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A         = [M,parms.Cx';parms.Cx,zeros(size(parms.Cx,1),size(parms.Cx',2))];</w:t>
      </w:r>
    </w:p>
    <w:p w14:paraId="133AA308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b         = [parms.Fg;-parms.Cdp];</w:t>
      </w:r>
    </w:p>
    <w:p w14:paraId="4B8D31F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2C386B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Substitude initial states in derived matrices</w:t>
      </w:r>
    </w:p>
    <w:p w14:paraId="2213B8C1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A        = double(vpa(subs(A,{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I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I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I1 parms.I2 parms.L1 parms.L2])));</w:t>
      </w:r>
    </w:p>
    <w:p w14:paraId="69A38646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b        = double(vpa(subs(b,{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,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m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1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L2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700C8B">
        <w:rPr>
          <w:rFonts w:ascii="Courier New" w:hAnsi="Courier New" w:cs="Courier New"/>
          <w:color w:val="A020F0"/>
          <w:sz w:val="17"/>
          <w:szCs w:val="17"/>
        </w:rPr>
        <w:t>'g'</w:t>
      </w:r>
      <w:r w:rsidRPr="00700C8B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L1 parms.L2 parms.g])));</w:t>
      </w:r>
    </w:p>
    <w:p w14:paraId="41632B2F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47C784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228B22"/>
          <w:sz w:val="17"/>
          <w:szCs w:val="17"/>
        </w:rPr>
        <w:t>% Calculate second derivative</w:t>
      </w:r>
    </w:p>
    <w:p w14:paraId="061FEDBB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>xdd = A\b;</w:t>
      </w:r>
    </w:p>
    <w:p w14:paraId="11EFC48D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700C8B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6540FBE" w14:textId="77777777" w:rsidR="00700C8B" w:rsidRPr="00700C8B" w:rsidRDefault="00700C8B" w:rsidP="00700C8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  <w:lang w:val="nl-NL"/>
        </w:rPr>
      </w:pPr>
      <w:r w:rsidRPr="00700C8B">
        <w:rPr>
          <w:rFonts w:ascii="Courier New" w:hAnsi="Courier New" w:cs="Courier New"/>
          <w:color w:val="0000FF"/>
          <w:sz w:val="17"/>
          <w:szCs w:val="17"/>
          <w:lang w:val="nl-NL"/>
        </w:rPr>
        <w:t>end</w:t>
      </w:r>
    </w:p>
    <w:p w14:paraId="71BAA936" w14:textId="218022E0" w:rsidR="00625392" w:rsidRPr="00625392" w:rsidRDefault="00625392" w:rsidP="00700C8B">
      <w:pPr>
        <w:autoSpaceDE w:val="0"/>
        <w:autoSpaceDN w:val="0"/>
        <w:adjustRightInd w:val="0"/>
        <w:spacing w:line="240" w:lineRule="auto"/>
        <w:ind w:firstLine="0"/>
        <w:jc w:val="left"/>
      </w:pPr>
    </w:p>
    <w:sectPr w:rsidR="00625392" w:rsidRPr="00625392" w:rsidSect="0005119C">
      <w:headerReference w:type="default" r:id="rId15"/>
      <w:footerReference w:type="even" r:id="rId16"/>
      <w:footerReference w:type="default" r:id="rId17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068369B" w14:textId="77777777" w:rsidR="00752625" w:rsidRDefault="00752625">
      <w:pPr>
        <w:spacing w:line="240" w:lineRule="auto"/>
      </w:pPr>
      <w:r>
        <w:separator/>
      </w:r>
    </w:p>
  </w:endnote>
  <w:endnote w:type="continuationSeparator" w:id="0">
    <w:p w14:paraId="69D11BC6" w14:textId="77777777" w:rsidR="00752625" w:rsidRDefault="0075262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56426B" w:rsidRDefault="000116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56426B" w:rsidRDefault="0056426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C045D2" w:rsidRDefault="0005119C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 w:rsidR="00C045D2">
      <w:rPr>
        <w:caps/>
        <w:color w:val="4472C4" w:themeColor="accent1"/>
      </w:rPr>
      <w:fldChar w:fldCharType="begin"/>
    </w:r>
    <w:r w:rsidR="00C045D2">
      <w:rPr>
        <w:caps/>
        <w:color w:val="4472C4" w:themeColor="accent1"/>
      </w:rPr>
      <w:instrText xml:space="preserve"> PAGE   \* MERGEFORMAT </w:instrText>
    </w:r>
    <w:r w:rsidR="00C045D2">
      <w:rPr>
        <w:caps/>
        <w:color w:val="4472C4" w:themeColor="accent1"/>
      </w:rPr>
      <w:fldChar w:fldCharType="separate"/>
    </w:r>
    <w:r w:rsidR="008937E7">
      <w:rPr>
        <w:caps/>
        <w:noProof/>
        <w:color w:val="4472C4" w:themeColor="accent1"/>
      </w:rPr>
      <w:t>7</w:t>
    </w:r>
    <w:r w:rsidR="00C045D2">
      <w:rPr>
        <w:caps/>
        <w:noProof/>
        <w:color w:val="4472C4" w:themeColor="accent1"/>
      </w:rPr>
      <w:fldChar w:fldCharType="end"/>
    </w:r>
  </w:p>
  <w:p w14:paraId="37858F22" w14:textId="77777777" w:rsidR="0056426B" w:rsidRDefault="005642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102C7A" w14:textId="77777777" w:rsidR="00752625" w:rsidRDefault="00752625">
      <w:pPr>
        <w:spacing w:line="240" w:lineRule="auto"/>
      </w:pPr>
      <w:r>
        <w:separator/>
      </w:r>
    </w:p>
  </w:footnote>
  <w:footnote w:type="continuationSeparator" w:id="0">
    <w:p w14:paraId="135070A2" w14:textId="77777777" w:rsidR="00752625" w:rsidRDefault="0075262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C045D2" w:rsidRPr="00C045D2" w:rsidRDefault="006E7AAF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 w:rsidR="00C045D2">
      <w:rPr>
        <w:u w:val="single"/>
      </w:rPr>
      <w:t>nt</w:t>
    </w:r>
    <w:r w:rsidR="00A4783F">
      <w:rPr>
        <w:u w:val="single"/>
      </w:rPr>
      <w:t xml:space="preserve">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5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4"/>
  </w:num>
  <w:num w:numId="3">
    <w:abstractNumId w:val="15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mwrAUAq+7U/CwAAAA="/>
  </w:docVars>
  <w:rsids>
    <w:rsidRoot w:val="00204F38"/>
    <w:rsid w:val="0000010B"/>
    <w:rsid w:val="00011368"/>
    <w:rsid w:val="00011607"/>
    <w:rsid w:val="0001427F"/>
    <w:rsid w:val="00017730"/>
    <w:rsid w:val="00017C73"/>
    <w:rsid w:val="000222CA"/>
    <w:rsid w:val="000241C8"/>
    <w:rsid w:val="000310A6"/>
    <w:rsid w:val="00033530"/>
    <w:rsid w:val="00034956"/>
    <w:rsid w:val="000379B8"/>
    <w:rsid w:val="00037E41"/>
    <w:rsid w:val="00043168"/>
    <w:rsid w:val="00043EC8"/>
    <w:rsid w:val="00044FC8"/>
    <w:rsid w:val="0005105C"/>
    <w:rsid w:val="0005119C"/>
    <w:rsid w:val="00061587"/>
    <w:rsid w:val="00061AB4"/>
    <w:rsid w:val="00072CBF"/>
    <w:rsid w:val="00083452"/>
    <w:rsid w:val="00084985"/>
    <w:rsid w:val="00090BB1"/>
    <w:rsid w:val="00092510"/>
    <w:rsid w:val="00092973"/>
    <w:rsid w:val="00094050"/>
    <w:rsid w:val="000949C1"/>
    <w:rsid w:val="000978C7"/>
    <w:rsid w:val="00097ED9"/>
    <w:rsid w:val="000B1220"/>
    <w:rsid w:val="000C10D5"/>
    <w:rsid w:val="000C58C7"/>
    <w:rsid w:val="000D5DA7"/>
    <w:rsid w:val="000F33BB"/>
    <w:rsid w:val="000F39D6"/>
    <w:rsid w:val="00100419"/>
    <w:rsid w:val="001008E6"/>
    <w:rsid w:val="001030C4"/>
    <w:rsid w:val="00110F71"/>
    <w:rsid w:val="00115605"/>
    <w:rsid w:val="001200C5"/>
    <w:rsid w:val="001323ED"/>
    <w:rsid w:val="00135039"/>
    <w:rsid w:val="00136B84"/>
    <w:rsid w:val="001443F1"/>
    <w:rsid w:val="00145A94"/>
    <w:rsid w:val="00151A85"/>
    <w:rsid w:val="00151DCC"/>
    <w:rsid w:val="00154361"/>
    <w:rsid w:val="00156B6D"/>
    <w:rsid w:val="001623FE"/>
    <w:rsid w:val="0016324B"/>
    <w:rsid w:val="0017548E"/>
    <w:rsid w:val="00177952"/>
    <w:rsid w:val="00182DE3"/>
    <w:rsid w:val="00184118"/>
    <w:rsid w:val="00184772"/>
    <w:rsid w:val="00191327"/>
    <w:rsid w:val="001A0D3E"/>
    <w:rsid w:val="001A3C69"/>
    <w:rsid w:val="001B0E07"/>
    <w:rsid w:val="001B1BD3"/>
    <w:rsid w:val="001D1C0F"/>
    <w:rsid w:val="001D7C36"/>
    <w:rsid w:val="001E11A4"/>
    <w:rsid w:val="001E133B"/>
    <w:rsid w:val="001E4329"/>
    <w:rsid w:val="001E737F"/>
    <w:rsid w:val="001F2625"/>
    <w:rsid w:val="001F36C0"/>
    <w:rsid w:val="001F6DBA"/>
    <w:rsid w:val="00204F38"/>
    <w:rsid w:val="00210608"/>
    <w:rsid w:val="00211394"/>
    <w:rsid w:val="00211B09"/>
    <w:rsid w:val="00216629"/>
    <w:rsid w:val="0021797A"/>
    <w:rsid w:val="002353EF"/>
    <w:rsid w:val="00236CE6"/>
    <w:rsid w:val="00241362"/>
    <w:rsid w:val="002454C0"/>
    <w:rsid w:val="002554C1"/>
    <w:rsid w:val="00257D32"/>
    <w:rsid w:val="00257FB9"/>
    <w:rsid w:val="00262533"/>
    <w:rsid w:val="00265227"/>
    <w:rsid w:val="00276289"/>
    <w:rsid w:val="00277A51"/>
    <w:rsid w:val="002B148F"/>
    <w:rsid w:val="002B715D"/>
    <w:rsid w:val="002C10AD"/>
    <w:rsid w:val="002C1207"/>
    <w:rsid w:val="002C663C"/>
    <w:rsid w:val="002C7FA6"/>
    <w:rsid w:val="002E13CD"/>
    <w:rsid w:val="002E1617"/>
    <w:rsid w:val="002E30E8"/>
    <w:rsid w:val="002F491D"/>
    <w:rsid w:val="002F53E6"/>
    <w:rsid w:val="002F78AE"/>
    <w:rsid w:val="00303973"/>
    <w:rsid w:val="00303BA4"/>
    <w:rsid w:val="003108D7"/>
    <w:rsid w:val="00316E4E"/>
    <w:rsid w:val="00317A2E"/>
    <w:rsid w:val="00317C50"/>
    <w:rsid w:val="00320F96"/>
    <w:rsid w:val="0032200D"/>
    <w:rsid w:val="003260BD"/>
    <w:rsid w:val="003348FA"/>
    <w:rsid w:val="00335E88"/>
    <w:rsid w:val="003402B9"/>
    <w:rsid w:val="003475CA"/>
    <w:rsid w:val="0035171B"/>
    <w:rsid w:val="003527B8"/>
    <w:rsid w:val="00366A30"/>
    <w:rsid w:val="003701B6"/>
    <w:rsid w:val="00370BD2"/>
    <w:rsid w:val="00372F91"/>
    <w:rsid w:val="00375692"/>
    <w:rsid w:val="00376BE1"/>
    <w:rsid w:val="00381D01"/>
    <w:rsid w:val="00383B95"/>
    <w:rsid w:val="00386A06"/>
    <w:rsid w:val="00387506"/>
    <w:rsid w:val="00390A82"/>
    <w:rsid w:val="00390F84"/>
    <w:rsid w:val="003946FC"/>
    <w:rsid w:val="00397C97"/>
    <w:rsid w:val="003A087B"/>
    <w:rsid w:val="003A2E24"/>
    <w:rsid w:val="003A3BCF"/>
    <w:rsid w:val="003A4EF5"/>
    <w:rsid w:val="003B1493"/>
    <w:rsid w:val="003B34C2"/>
    <w:rsid w:val="003B5FE4"/>
    <w:rsid w:val="003C181E"/>
    <w:rsid w:val="003D0018"/>
    <w:rsid w:val="003D2B0D"/>
    <w:rsid w:val="003D5851"/>
    <w:rsid w:val="003E3260"/>
    <w:rsid w:val="003E6705"/>
    <w:rsid w:val="003E68AA"/>
    <w:rsid w:val="003F4C1E"/>
    <w:rsid w:val="003F7EF2"/>
    <w:rsid w:val="00413ED4"/>
    <w:rsid w:val="00414233"/>
    <w:rsid w:val="0042471F"/>
    <w:rsid w:val="00427D76"/>
    <w:rsid w:val="00431164"/>
    <w:rsid w:val="00431AAD"/>
    <w:rsid w:val="00434457"/>
    <w:rsid w:val="00437224"/>
    <w:rsid w:val="004418B1"/>
    <w:rsid w:val="0045436A"/>
    <w:rsid w:val="004546BD"/>
    <w:rsid w:val="004657D7"/>
    <w:rsid w:val="00485D3F"/>
    <w:rsid w:val="0049154D"/>
    <w:rsid w:val="00492542"/>
    <w:rsid w:val="00493148"/>
    <w:rsid w:val="004938F3"/>
    <w:rsid w:val="00495CE8"/>
    <w:rsid w:val="004A01BB"/>
    <w:rsid w:val="004A72F9"/>
    <w:rsid w:val="004B21EF"/>
    <w:rsid w:val="004B493E"/>
    <w:rsid w:val="004B4A3C"/>
    <w:rsid w:val="004B7F81"/>
    <w:rsid w:val="004C3898"/>
    <w:rsid w:val="004C56C8"/>
    <w:rsid w:val="004D0A5E"/>
    <w:rsid w:val="004D797C"/>
    <w:rsid w:val="004E0C0D"/>
    <w:rsid w:val="004E5D2E"/>
    <w:rsid w:val="00501C37"/>
    <w:rsid w:val="0051007A"/>
    <w:rsid w:val="00515DF3"/>
    <w:rsid w:val="00515FDF"/>
    <w:rsid w:val="00517980"/>
    <w:rsid w:val="00531D29"/>
    <w:rsid w:val="005373EE"/>
    <w:rsid w:val="005428C8"/>
    <w:rsid w:val="00546203"/>
    <w:rsid w:val="00550A6A"/>
    <w:rsid w:val="00561E85"/>
    <w:rsid w:val="0056426B"/>
    <w:rsid w:val="00566572"/>
    <w:rsid w:val="00570FAB"/>
    <w:rsid w:val="00587DAF"/>
    <w:rsid w:val="005A1E2B"/>
    <w:rsid w:val="005B0ACE"/>
    <w:rsid w:val="005B272F"/>
    <w:rsid w:val="005B28F5"/>
    <w:rsid w:val="005B294D"/>
    <w:rsid w:val="005B43EC"/>
    <w:rsid w:val="005B66B9"/>
    <w:rsid w:val="005C03F6"/>
    <w:rsid w:val="005C3921"/>
    <w:rsid w:val="005D20BD"/>
    <w:rsid w:val="005D2CA9"/>
    <w:rsid w:val="005D6DFB"/>
    <w:rsid w:val="005E54EF"/>
    <w:rsid w:val="005E7139"/>
    <w:rsid w:val="00603228"/>
    <w:rsid w:val="00606150"/>
    <w:rsid w:val="00613EF2"/>
    <w:rsid w:val="00624169"/>
    <w:rsid w:val="00625392"/>
    <w:rsid w:val="00636F5A"/>
    <w:rsid w:val="00637A5E"/>
    <w:rsid w:val="00641C1B"/>
    <w:rsid w:val="00662BCF"/>
    <w:rsid w:val="00663402"/>
    <w:rsid w:val="00665F18"/>
    <w:rsid w:val="00666C2F"/>
    <w:rsid w:val="006677F7"/>
    <w:rsid w:val="006706FD"/>
    <w:rsid w:val="0067632A"/>
    <w:rsid w:val="00686DB0"/>
    <w:rsid w:val="0069253F"/>
    <w:rsid w:val="00694EA7"/>
    <w:rsid w:val="00696A80"/>
    <w:rsid w:val="006A1B6C"/>
    <w:rsid w:val="006A4BC2"/>
    <w:rsid w:val="006B109A"/>
    <w:rsid w:val="006C1B1F"/>
    <w:rsid w:val="006D0CD7"/>
    <w:rsid w:val="006D2BD8"/>
    <w:rsid w:val="006D6365"/>
    <w:rsid w:val="006E7AAF"/>
    <w:rsid w:val="006F0DDB"/>
    <w:rsid w:val="006F2253"/>
    <w:rsid w:val="006F2E1C"/>
    <w:rsid w:val="006F4C72"/>
    <w:rsid w:val="00700C8B"/>
    <w:rsid w:val="00702BA4"/>
    <w:rsid w:val="00717C24"/>
    <w:rsid w:val="0072120C"/>
    <w:rsid w:val="00721A17"/>
    <w:rsid w:val="00722488"/>
    <w:rsid w:val="0072429F"/>
    <w:rsid w:val="007255DB"/>
    <w:rsid w:val="00735320"/>
    <w:rsid w:val="0073625A"/>
    <w:rsid w:val="007408C8"/>
    <w:rsid w:val="00744341"/>
    <w:rsid w:val="00752625"/>
    <w:rsid w:val="00762BB1"/>
    <w:rsid w:val="007661AC"/>
    <w:rsid w:val="0077088A"/>
    <w:rsid w:val="0077209F"/>
    <w:rsid w:val="00772383"/>
    <w:rsid w:val="007732FC"/>
    <w:rsid w:val="007743EF"/>
    <w:rsid w:val="0077578B"/>
    <w:rsid w:val="00777464"/>
    <w:rsid w:val="007778C3"/>
    <w:rsid w:val="00781907"/>
    <w:rsid w:val="00782AE9"/>
    <w:rsid w:val="0078308F"/>
    <w:rsid w:val="007B04E1"/>
    <w:rsid w:val="007C0C75"/>
    <w:rsid w:val="007D0A91"/>
    <w:rsid w:val="007E2D98"/>
    <w:rsid w:val="007E663B"/>
    <w:rsid w:val="0080369A"/>
    <w:rsid w:val="008042F0"/>
    <w:rsid w:val="00805A55"/>
    <w:rsid w:val="00811868"/>
    <w:rsid w:val="00816D3F"/>
    <w:rsid w:val="00817C46"/>
    <w:rsid w:val="0083735D"/>
    <w:rsid w:val="00841948"/>
    <w:rsid w:val="00843A39"/>
    <w:rsid w:val="008463B7"/>
    <w:rsid w:val="00850925"/>
    <w:rsid w:val="00856ED4"/>
    <w:rsid w:val="00866D64"/>
    <w:rsid w:val="0087312F"/>
    <w:rsid w:val="00883F0E"/>
    <w:rsid w:val="00885BE4"/>
    <w:rsid w:val="00890AF0"/>
    <w:rsid w:val="008937E7"/>
    <w:rsid w:val="008973D2"/>
    <w:rsid w:val="008A0124"/>
    <w:rsid w:val="008A50E4"/>
    <w:rsid w:val="008B3D13"/>
    <w:rsid w:val="008B6561"/>
    <w:rsid w:val="008D2326"/>
    <w:rsid w:val="008D4164"/>
    <w:rsid w:val="008E213D"/>
    <w:rsid w:val="008E2868"/>
    <w:rsid w:val="008F405D"/>
    <w:rsid w:val="00901C42"/>
    <w:rsid w:val="00911522"/>
    <w:rsid w:val="00911F79"/>
    <w:rsid w:val="0091308A"/>
    <w:rsid w:val="00915BB3"/>
    <w:rsid w:val="009175E1"/>
    <w:rsid w:val="00933E94"/>
    <w:rsid w:val="00935034"/>
    <w:rsid w:val="0095521E"/>
    <w:rsid w:val="00964DDB"/>
    <w:rsid w:val="00965BC2"/>
    <w:rsid w:val="00974B1C"/>
    <w:rsid w:val="009761DD"/>
    <w:rsid w:val="009828AF"/>
    <w:rsid w:val="009866D4"/>
    <w:rsid w:val="009922F1"/>
    <w:rsid w:val="00992E26"/>
    <w:rsid w:val="00993504"/>
    <w:rsid w:val="009A420E"/>
    <w:rsid w:val="009B32F2"/>
    <w:rsid w:val="009B7C2F"/>
    <w:rsid w:val="009C32A8"/>
    <w:rsid w:val="009C5008"/>
    <w:rsid w:val="009D69C2"/>
    <w:rsid w:val="009D7D3B"/>
    <w:rsid w:val="009E16C9"/>
    <w:rsid w:val="009E5157"/>
    <w:rsid w:val="009F0EA3"/>
    <w:rsid w:val="009F25B8"/>
    <w:rsid w:val="00A01CE6"/>
    <w:rsid w:val="00A02E02"/>
    <w:rsid w:val="00A03158"/>
    <w:rsid w:val="00A03D01"/>
    <w:rsid w:val="00A06453"/>
    <w:rsid w:val="00A06A2F"/>
    <w:rsid w:val="00A07C85"/>
    <w:rsid w:val="00A111A0"/>
    <w:rsid w:val="00A12E75"/>
    <w:rsid w:val="00A21745"/>
    <w:rsid w:val="00A4017A"/>
    <w:rsid w:val="00A4783F"/>
    <w:rsid w:val="00A534FF"/>
    <w:rsid w:val="00A53687"/>
    <w:rsid w:val="00A53F1A"/>
    <w:rsid w:val="00A71893"/>
    <w:rsid w:val="00A71B74"/>
    <w:rsid w:val="00A74D3E"/>
    <w:rsid w:val="00A74E6F"/>
    <w:rsid w:val="00A7510E"/>
    <w:rsid w:val="00A75C08"/>
    <w:rsid w:val="00A83B3D"/>
    <w:rsid w:val="00A91F75"/>
    <w:rsid w:val="00A9762B"/>
    <w:rsid w:val="00AA50F9"/>
    <w:rsid w:val="00AA538D"/>
    <w:rsid w:val="00AA7ECF"/>
    <w:rsid w:val="00AC4D10"/>
    <w:rsid w:val="00AC69AF"/>
    <w:rsid w:val="00AC7A69"/>
    <w:rsid w:val="00AC7BAD"/>
    <w:rsid w:val="00AD3865"/>
    <w:rsid w:val="00AD4B0D"/>
    <w:rsid w:val="00AD5DDC"/>
    <w:rsid w:val="00AE0BC3"/>
    <w:rsid w:val="00AE5335"/>
    <w:rsid w:val="00AF1675"/>
    <w:rsid w:val="00AF74A4"/>
    <w:rsid w:val="00B0555B"/>
    <w:rsid w:val="00B13305"/>
    <w:rsid w:val="00B168B1"/>
    <w:rsid w:val="00B2486A"/>
    <w:rsid w:val="00B36CE2"/>
    <w:rsid w:val="00B40185"/>
    <w:rsid w:val="00B53E29"/>
    <w:rsid w:val="00B63095"/>
    <w:rsid w:val="00B63F5E"/>
    <w:rsid w:val="00B669F5"/>
    <w:rsid w:val="00B82E00"/>
    <w:rsid w:val="00B873A2"/>
    <w:rsid w:val="00B87F25"/>
    <w:rsid w:val="00B928D7"/>
    <w:rsid w:val="00B936DC"/>
    <w:rsid w:val="00B95A97"/>
    <w:rsid w:val="00B95DA6"/>
    <w:rsid w:val="00B95DBD"/>
    <w:rsid w:val="00B96B45"/>
    <w:rsid w:val="00BA07B5"/>
    <w:rsid w:val="00BA3CD5"/>
    <w:rsid w:val="00BA7EC5"/>
    <w:rsid w:val="00BB208F"/>
    <w:rsid w:val="00BB60A5"/>
    <w:rsid w:val="00BC0D89"/>
    <w:rsid w:val="00BC1FB1"/>
    <w:rsid w:val="00BC3A05"/>
    <w:rsid w:val="00BC3D53"/>
    <w:rsid w:val="00BC7D68"/>
    <w:rsid w:val="00BF70F4"/>
    <w:rsid w:val="00C02F0E"/>
    <w:rsid w:val="00C045D2"/>
    <w:rsid w:val="00C04D35"/>
    <w:rsid w:val="00C06A0B"/>
    <w:rsid w:val="00C121C8"/>
    <w:rsid w:val="00C127D1"/>
    <w:rsid w:val="00C26609"/>
    <w:rsid w:val="00C32144"/>
    <w:rsid w:val="00C330A3"/>
    <w:rsid w:val="00C33C99"/>
    <w:rsid w:val="00C3522F"/>
    <w:rsid w:val="00C360E1"/>
    <w:rsid w:val="00C36458"/>
    <w:rsid w:val="00C4361E"/>
    <w:rsid w:val="00C44A8A"/>
    <w:rsid w:val="00C45C64"/>
    <w:rsid w:val="00C500C1"/>
    <w:rsid w:val="00C54ACE"/>
    <w:rsid w:val="00C55996"/>
    <w:rsid w:val="00C57D9C"/>
    <w:rsid w:val="00C6481B"/>
    <w:rsid w:val="00C65440"/>
    <w:rsid w:val="00C73E6D"/>
    <w:rsid w:val="00C76404"/>
    <w:rsid w:val="00C819AA"/>
    <w:rsid w:val="00C843CA"/>
    <w:rsid w:val="00C94EAB"/>
    <w:rsid w:val="00C962C8"/>
    <w:rsid w:val="00CB063D"/>
    <w:rsid w:val="00CB2606"/>
    <w:rsid w:val="00CC3187"/>
    <w:rsid w:val="00CC4EA2"/>
    <w:rsid w:val="00CD5397"/>
    <w:rsid w:val="00CD7341"/>
    <w:rsid w:val="00CE6E9A"/>
    <w:rsid w:val="00CF75DB"/>
    <w:rsid w:val="00D01121"/>
    <w:rsid w:val="00D2048C"/>
    <w:rsid w:val="00D253FD"/>
    <w:rsid w:val="00D2721A"/>
    <w:rsid w:val="00D30A5C"/>
    <w:rsid w:val="00D31159"/>
    <w:rsid w:val="00D31234"/>
    <w:rsid w:val="00D335CB"/>
    <w:rsid w:val="00D3662B"/>
    <w:rsid w:val="00D40FB2"/>
    <w:rsid w:val="00D613A7"/>
    <w:rsid w:val="00D666EA"/>
    <w:rsid w:val="00D90205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41FD"/>
    <w:rsid w:val="00DC5908"/>
    <w:rsid w:val="00DD1409"/>
    <w:rsid w:val="00DD4B67"/>
    <w:rsid w:val="00DD5574"/>
    <w:rsid w:val="00DE227A"/>
    <w:rsid w:val="00DE4176"/>
    <w:rsid w:val="00DE787F"/>
    <w:rsid w:val="00DF5DA1"/>
    <w:rsid w:val="00DF6274"/>
    <w:rsid w:val="00DF64C8"/>
    <w:rsid w:val="00DF7765"/>
    <w:rsid w:val="00E022B9"/>
    <w:rsid w:val="00E05AB7"/>
    <w:rsid w:val="00E14331"/>
    <w:rsid w:val="00E14861"/>
    <w:rsid w:val="00E2217D"/>
    <w:rsid w:val="00E504D4"/>
    <w:rsid w:val="00E53326"/>
    <w:rsid w:val="00E6082C"/>
    <w:rsid w:val="00E64939"/>
    <w:rsid w:val="00E65E00"/>
    <w:rsid w:val="00E70951"/>
    <w:rsid w:val="00E80F2E"/>
    <w:rsid w:val="00E81C02"/>
    <w:rsid w:val="00E83846"/>
    <w:rsid w:val="00E83CF1"/>
    <w:rsid w:val="00E83CF6"/>
    <w:rsid w:val="00E95A04"/>
    <w:rsid w:val="00EA139D"/>
    <w:rsid w:val="00EA4DDE"/>
    <w:rsid w:val="00EB21C7"/>
    <w:rsid w:val="00EB5CDA"/>
    <w:rsid w:val="00EC33D8"/>
    <w:rsid w:val="00EC55EA"/>
    <w:rsid w:val="00ED0F5E"/>
    <w:rsid w:val="00ED6B79"/>
    <w:rsid w:val="00ED7AFB"/>
    <w:rsid w:val="00ED7EB9"/>
    <w:rsid w:val="00EE2764"/>
    <w:rsid w:val="00F00B0F"/>
    <w:rsid w:val="00F10954"/>
    <w:rsid w:val="00F13499"/>
    <w:rsid w:val="00F14276"/>
    <w:rsid w:val="00F317B6"/>
    <w:rsid w:val="00F328E7"/>
    <w:rsid w:val="00F3422E"/>
    <w:rsid w:val="00F40787"/>
    <w:rsid w:val="00F52745"/>
    <w:rsid w:val="00F53BFD"/>
    <w:rsid w:val="00F5710C"/>
    <w:rsid w:val="00F646D4"/>
    <w:rsid w:val="00F67885"/>
    <w:rsid w:val="00F7229D"/>
    <w:rsid w:val="00F7691F"/>
    <w:rsid w:val="00F828E4"/>
    <w:rsid w:val="00F838E2"/>
    <w:rsid w:val="00F869D0"/>
    <w:rsid w:val="00F9726B"/>
    <w:rsid w:val="00FA2F72"/>
    <w:rsid w:val="00FB05ED"/>
    <w:rsid w:val="00FB0D47"/>
    <w:rsid w:val="00FB1231"/>
    <w:rsid w:val="00FB53C9"/>
    <w:rsid w:val="00FB7492"/>
    <w:rsid w:val="00FD48E0"/>
    <w:rsid w:val="00FE0E18"/>
    <w:rsid w:val="00FE1D0E"/>
    <w:rsid w:val="00FE4EBE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43EC8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customXml" Target="ink/ink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1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1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8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4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4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57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8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2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4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1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C95F3C-7997-4243-AAAD-EB02E88E59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1</TotalTime>
  <Pages>11</Pages>
  <Words>3397</Words>
  <Characters>18685</Characters>
  <Application>Microsoft Office Word</Application>
  <DocSecurity>0</DocSecurity>
  <Lines>155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521</cp:revision>
  <cp:lastPrinted>2018-06-25T06:53:00Z</cp:lastPrinted>
  <dcterms:created xsi:type="dcterms:W3CDTF">2018-02-24T21:35:00Z</dcterms:created>
  <dcterms:modified xsi:type="dcterms:W3CDTF">2018-06-25T0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